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FE2DB" w14:textId="77777777" w:rsidR="004F5339" w:rsidRPr="004F5339" w:rsidRDefault="004F5339" w:rsidP="001401DB">
      <w:pPr>
        <w:rPr>
          <w:b/>
          <w:bCs/>
          <w:sz w:val="28"/>
          <w:szCs w:val="28"/>
        </w:rPr>
      </w:pPr>
      <w:bookmarkStart w:id="0" w:name="_Hlk194757621"/>
      <w:bookmarkEnd w:id="0"/>
      <w:r w:rsidRPr="004F5339">
        <w:rPr>
          <w:b/>
          <w:bCs/>
          <w:sz w:val="28"/>
          <w:szCs w:val="28"/>
        </w:rPr>
        <w:t>Harnessing Large Language Models for Social Media Insights in Construction Management</w:t>
      </w:r>
    </w:p>
    <w:p w14:paraId="696D58C2" w14:textId="399BB994" w:rsidR="00E8215B" w:rsidRPr="00E8215B" w:rsidRDefault="004F5339" w:rsidP="00EB4C2E">
      <w:pPr>
        <w:spacing w:line="360" w:lineRule="auto"/>
        <w:rPr>
          <w:color w:val="000000" w:themeColor="text1"/>
        </w:rPr>
      </w:pPr>
      <w:r w:rsidRPr="00E8215B">
        <w:rPr>
          <w:color w:val="000000" w:themeColor="text1"/>
        </w:rPr>
        <w:t>Ida Ferding</w:t>
      </w:r>
      <w:r w:rsidR="00E8215B">
        <w:rPr>
          <w:color w:val="000000" w:themeColor="text1"/>
          <w:vertAlign w:val="superscript"/>
        </w:rPr>
        <w:t>1</w:t>
      </w:r>
    </w:p>
    <w:p w14:paraId="5B75FCF4" w14:textId="5E9C010D" w:rsidR="00C86934" w:rsidRDefault="00E8215B" w:rsidP="00EB4C2E">
      <w:pPr>
        <w:spacing w:line="360" w:lineRule="auto"/>
        <w:rPr>
          <w:color w:val="000000" w:themeColor="text1"/>
        </w:rPr>
      </w:pPr>
      <w:r>
        <w:rPr>
          <w:color w:val="000000" w:themeColor="text1"/>
          <w:vertAlign w:val="superscript"/>
        </w:rPr>
        <w:t xml:space="preserve">1 </w:t>
      </w:r>
      <w:r w:rsidR="004F5339" w:rsidRPr="00E8215B">
        <w:rPr>
          <w:color w:val="000000" w:themeColor="text1"/>
        </w:rPr>
        <w:t>Graduate Student</w:t>
      </w:r>
      <w:r w:rsidR="00594941">
        <w:rPr>
          <w:color w:val="000000" w:themeColor="text1"/>
        </w:rPr>
        <w:t xml:space="preserve"> in </w:t>
      </w:r>
      <w:r w:rsidR="004F5339" w:rsidRPr="00E8215B">
        <w:rPr>
          <w:color w:val="000000" w:themeColor="text1"/>
        </w:rPr>
        <w:t>Master of Science in Engineering, Construction Management Program</w:t>
      </w:r>
    </w:p>
    <w:p w14:paraId="29C788CA" w14:textId="3AE4039C" w:rsidR="00C86934" w:rsidRDefault="00C86934" w:rsidP="00EB4C2E">
      <w:pPr>
        <w:spacing w:line="360" w:lineRule="auto"/>
        <w:rPr>
          <w:color w:val="000000" w:themeColor="text1"/>
        </w:rPr>
      </w:pPr>
      <w:r w:rsidRPr="00E8215B">
        <w:rPr>
          <w:color w:val="000000" w:themeColor="text1"/>
        </w:rPr>
        <w:t>Florida Gulf Coast University</w:t>
      </w:r>
    </w:p>
    <w:p w14:paraId="341F1B38" w14:textId="77777777" w:rsidR="00C86934" w:rsidRDefault="00E8215B" w:rsidP="00EB4C2E">
      <w:pPr>
        <w:spacing w:line="360" w:lineRule="auto"/>
        <w:rPr>
          <w:color w:val="000000" w:themeColor="text1"/>
        </w:rPr>
      </w:pPr>
      <w:r w:rsidRPr="00E8215B">
        <w:rPr>
          <w:color w:val="000000" w:themeColor="text1"/>
        </w:rPr>
        <w:t>U.A. Whitaker College of Engineering</w:t>
      </w:r>
    </w:p>
    <w:p w14:paraId="3F9070C1" w14:textId="300B1486" w:rsidR="004F5339" w:rsidRPr="00C86934" w:rsidRDefault="004F5339" w:rsidP="00EB4C2E">
      <w:pPr>
        <w:spacing w:line="360" w:lineRule="auto"/>
        <w:rPr>
          <w:color w:val="000000" w:themeColor="text1"/>
          <w:lang w:val="sv-SE"/>
        </w:rPr>
      </w:pPr>
      <w:r w:rsidRPr="00C86934">
        <w:rPr>
          <w:color w:val="000000" w:themeColor="text1"/>
          <w:lang w:val="sv-SE"/>
        </w:rPr>
        <w:t>Fort Myers, FL, USA</w:t>
      </w:r>
    </w:p>
    <w:p w14:paraId="0132480B" w14:textId="3366850E" w:rsidR="00802A54" w:rsidRPr="00D67369" w:rsidRDefault="00C86934" w:rsidP="00EB4C2E">
      <w:pPr>
        <w:spacing w:line="360" w:lineRule="auto"/>
        <w:rPr>
          <w:color w:val="000000" w:themeColor="text1"/>
          <w:lang w:val="sv-SE"/>
        </w:rPr>
      </w:pPr>
      <w:r w:rsidRPr="00D67369">
        <w:rPr>
          <w:color w:val="000000" w:themeColor="text1"/>
          <w:lang w:val="sv-SE"/>
        </w:rPr>
        <w:t xml:space="preserve">Email: </w:t>
      </w:r>
      <w:hyperlink r:id="rId7" w:history="1">
        <w:r w:rsidRPr="00D67369">
          <w:rPr>
            <w:rStyle w:val="Hyperlink"/>
            <w:lang w:val="sv-SE"/>
          </w:rPr>
          <w:t>ikferding6920@eagle.fgcu.edu</w:t>
        </w:r>
      </w:hyperlink>
    </w:p>
    <w:p w14:paraId="4981833A" w14:textId="63E10AD4" w:rsidR="00C86934" w:rsidRPr="00C86934" w:rsidRDefault="00C86934" w:rsidP="00EB4C2E">
      <w:pPr>
        <w:spacing w:line="360" w:lineRule="auto"/>
        <w:rPr>
          <w:color w:val="000000" w:themeColor="text1"/>
        </w:rPr>
      </w:pPr>
      <w:r w:rsidRPr="00C86934">
        <w:rPr>
          <w:color w:val="000000" w:themeColor="text1"/>
        </w:rPr>
        <w:t>Phon</w:t>
      </w:r>
      <w:r>
        <w:rPr>
          <w:color w:val="000000" w:themeColor="text1"/>
        </w:rPr>
        <w:t>e: (305)-898-1270</w:t>
      </w:r>
    </w:p>
    <w:p w14:paraId="234267F1" w14:textId="01AFD4BA" w:rsidR="004F5339" w:rsidRPr="00C86934" w:rsidRDefault="004F5339" w:rsidP="00E8215B">
      <w:pPr>
        <w:spacing w:line="480" w:lineRule="auto"/>
        <w:rPr>
          <w:color w:val="000000" w:themeColor="text1"/>
        </w:rPr>
      </w:pPr>
    </w:p>
    <w:p w14:paraId="2E9B15A0" w14:textId="4B696472" w:rsidR="004F5339" w:rsidRPr="00E8215B" w:rsidRDefault="004F5339" w:rsidP="00E8215B">
      <w:pPr>
        <w:tabs>
          <w:tab w:val="left" w:pos="1215"/>
        </w:tabs>
        <w:rPr>
          <w:color w:val="000000" w:themeColor="text1"/>
        </w:rPr>
      </w:pPr>
    </w:p>
    <w:p w14:paraId="0BC0054F" w14:textId="421C9162" w:rsidR="00D340A4" w:rsidRDefault="00D340A4">
      <w:r>
        <w:br w:type="page"/>
      </w:r>
    </w:p>
    <w:p w14:paraId="5D024114" w14:textId="7559003A" w:rsidR="0042548E" w:rsidRDefault="00D340A4">
      <w:pPr>
        <w:rPr>
          <w:b/>
          <w:bCs/>
        </w:rPr>
      </w:pPr>
      <w:r w:rsidRPr="00D340A4">
        <w:rPr>
          <w:b/>
          <w:bCs/>
        </w:rPr>
        <w:lastRenderedPageBreak/>
        <w:t>Abstract</w:t>
      </w:r>
    </w:p>
    <w:p w14:paraId="552F5493" w14:textId="77777777" w:rsidR="00556BD3" w:rsidRDefault="00556BD3" w:rsidP="00556BD3"/>
    <w:p w14:paraId="0A8C1447" w14:textId="3181A1F7" w:rsidR="00556BD3" w:rsidRDefault="00556BD3" w:rsidP="00556BD3">
      <w:r>
        <w:t xml:space="preserve">The construction industry faces persistent challenges in workforce development, documentation inefficiencies, safety compliance, and the integration of emerging technologies. This study explores how artificial intelligence (AI), specifically natural language processing (NLP), thematic analysis, and sentiment analysis, can be applied to unstructured social media data to reveal industry trends and support informed decision-making. Using </w:t>
      </w:r>
      <w:r w:rsidRPr="00556BD3">
        <w:rPr>
          <w:lang w:val="en-US"/>
        </w:rPr>
        <w:t>464</w:t>
      </w:r>
      <w:r>
        <w:t xml:space="preserve"> Reddit posts</w:t>
      </w:r>
      <w:r w:rsidRPr="00556BD3">
        <w:rPr>
          <w:lang w:val="en-US"/>
        </w:rPr>
        <w:t>,</w:t>
      </w:r>
      <w:r>
        <w:t xml:space="preserve"> </w:t>
      </w:r>
      <w:r w:rsidRPr="00556BD3">
        <w:rPr>
          <w:lang w:val="en-US"/>
        </w:rPr>
        <w:t xml:space="preserve">including </w:t>
      </w:r>
      <w:r>
        <w:rPr>
          <w:lang w:val="en-US"/>
        </w:rPr>
        <w:t xml:space="preserve">their comments, </w:t>
      </w:r>
      <w:r>
        <w:t xml:space="preserve">from </w:t>
      </w:r>
      <w:r w:rsidRPr="00556BD3">
        <w:rPr>
          <w:lang w:val="en-US"/>
        </w:rPr>
        <w:t>the su</w:t>
      </w:r>
      <w:r>
        <w:rPr>
          <w:lang w:val="en-US"/>
        </w:rPr>
        <w:t xml:space="preserve">breddit </w:t>
      </w:r>
      <w:r>
        <w:t xml:space="preserve">r/Construction collected </w:t>
      </w:r>
      <w:r w:rsidRPr="00556BD3">
        <w:rPr>
          <w:lang w:val="en-US"/>
        </w:rPr>
        <w:t>from</w:t>
      </w:r>
      <w:r>
        <w:t xml:space="preserve"> January 2025, the research identifies seven major discussion themes, including material sourcing, workplace culture, and project coordination. These AI-derived patterns were compared and contextualized using semi-structured interviews with construction professionals, offering insight into daily workflows, frustrations, and opportunities for AI implementation in practice. The mixed-methods approach revealed strong alignment between social media discourse and practitioner experience, particularly around procedural bottlenecks, burnout, and the need for better documentation and estimation tools. While Reddit users frequently discussed AI in speculative or humorous tones, interviewees described targeted applications for AI in specification searches, compliance management, and summarization of construction documents. By combining large-scale NLP with grounded qualitative insight, the study demonstrates a scalable framework for leveraging digital discourse to address real-world construction management challenges. This research highlights AI’s potential not as a replacement for human expertise, but as a complementary tool that enhances operational efficiency and supports knowledge sharing across the industry.</w:t>
      </w:r>
    </w:p>
    <w:p w14:paraId="159198B9" w14:textId="77777777" w:rsidR="00556BD3" w:rsidRDefault="00556BD3" w:rsidP="00734F6D">
      <w:pPr>
        <w:spacing w:before="100" w:beforeAutospacing="1" w:after="100" w:afterAutospacing="1"/>
      </w:pPr>
    </w:p>
    <w:p w14:paraId="4436AF33" w14:textId="5B66E43C" w:rsidR="006B2800" w:rsidRDefault="006B2800" w:rsidP="006B2800">
      <w:pPr>
        <w:pStyle w:val="NormalWeb"/>
        <w:jc w:val="both"/>
      </w:pPr>
    </w:p>
    <w:p w14:paraId="3AD6A1A2" w14:textId="600253A6" w:rsidR="006B2800" w:rsidRDefault="008D0C43">
      <w:r>
        <w:br w:type="page"/>
      </w:r>
    </w:p>
    <w:p w14:paraId="76063C24" w14:textId="4D112FED" w:rsidR="008D0C43" w:rsidRPr="008331DF" w:rsidRDefault="008D0C43" w:rsidP="00D340A4">
      <w:pPr>
        <w:spacing w:line="480" w:lineRule="auto"/>
        <w:rPr>
          <w:b/>
          <w:bCs/>
        </w:rPr>
      </w:pPr>
      <w:r>
        <w:rPr>
          <w:b/>
          <w:bCs/>
        </w:rPr>
        <w:lastRenderedPageBreak/>
        <w:t xml:space="preserve">1. </w:t>
      </w:r>
      <w:r w:rsidRPr="008D0C43">
        <w:rPr>
          <w:b/>
          <w:bCs/>
        </w:rPr>
        <w:t>Introduction</w:t>
      </w:r>
    </w:p>
    <w:p w14:paraId="32F39DC1" w14:textId="20BBECF0" w:rsidR="008D0C43" w:rsidRPr="002D6121" w:rsidRDefault="008D0C43" w:rsidP="008D0C43">
      <w:pPr>
        <w:jc w:val="both"/>
        <w:rPr>
          <w:lang w:val="en-US"/>
        </w:rPr>
      </w:pPr>
      <w:r w:rsidRPr="008D0C43">
        <w:t xml:space="preserve">The construction industry is undergoing a transformative era fueled by digital innovation and the advancement of data-driven decision-making tools. Among the </w:t>
      </w:r>
      <w:r w:rsidR="002D6121" w:rsidRPr="002D6121">
        <w:rPr>
          <w:lang w:val="en-US"/>
        </w:rPr>
        <w:t>emerging</w:t>
      </w:r>
      <w:r w:rsidRPr="008D0C43">
        <w:t xml:space="preserve"> technologies reshaping the field, artificial intelligence (AI) stands out as a powerful instrument for analyzing vast and unstructured data sources </w:t>
      </w:r>
      <w:r w:rsidRPr="008D0C43">
        <w:fldChar w:fldCharType="begin"/>
      </w:r>
      <w:r w:rsidRPr="008D0C43">
        <w:instrText xml:space="preserve"> ADDIN ZOTERO_ITEM CSL_CITATION {"citationID":"zWGLDZfg","properties":{"formattedCitation":"(Abioye et al., 2021)","plainCitation":"(Abioye et al., 2021)","noteIndex":0},"citationItems":[{"id":1,"uris":["http://zotero.org/users/local/s7eJa2gb/items/ICW7ZNEU"],"itemData":{"id":1,"type":"article-journal","abstract":"The growth of the construction industry is severely limited by the myriad complex challenges it faces such as cost and time overruns, health and safety, productivity and labour shortages. Also, construction industry is one the least digitized industries in the world, which has made it difficult for it to tackle the problems it currently faces. An advanced digital technology, Artificial Intelligence (AI), is currently revolutionising industries such as manufacturing, retail, and telecommunications. The subfields of AI such as machine learning, knowledge-based systems, computer vision, robotics and optimisation have successfully been applied in other industries to achieve increased profitability, efficiency, safety and security. While acknowledging the benefits of AI applications, numerous challenges which are relevant to AI still exist in the construction industry. This study aims to unravel AI applications, examine AI techniques being used and identify opportunites and challenges for AI applications in the construction industry. A critical review of available literature on AI applications in the construction industry such as activity monitoring, risk management, resource and waste optimisation was conducted. Furthermore, the opportunities and challenges of AI applications in construction were identified and presented in this study. This study provides insights into key AI applications as it applies to construction-specific challenges, as well as the pathway to realise the acrueable benefits of AI in the construction industry.","container-title":"Journal of Building Engineering","DOI":"10.1016/j.jobe.2021.103299","ISSN":"2352-7102","journalAbbreviation":"Journal of Building Engineering","page":"103299","source":"ScienceDirect","title":"Artificial intelligence in the construction industry: A review of present status, opportunities and future challenges","title-short":"Artificial intelligence in the construction industry","volume":"44","author":[{"family":"Abioye","given":"Sofiat O."},{"family":"Oyedele","given":"Lukumon O."},{"family":"Akanbi","given":"Lukman"},{"family":"Ajayi","given":"Anuoluwapo"},{"family":"Davila Delgado","given":"Juan Manuel"},{"family":"Bilal","given":"Muhammad"},{"family":"Akinade","given":"Olugbenga O."},{"family":"Ahmed","given":"Ashraf"}],"issued":{"date-parts":[["2021",12,1]]}}}],"schema":"https://github.com/citation-style-language/schema/raw/master/csl-citation.json"} </w:instrText>
      </w:r>
      <w:r w:rsidRPr="008D0C43">
        <w:fldChar w:fldCharType="separate"/>
      </w:r>
      <w:r w:rsidR="00E726EA">
        <w:t>(Abioye et al., 2021)</w:t>
      </w:r>
      <w:r w:rsidRPr="008D0C43">
        <w:fldChar w:fldCharType="end"/>
      </w:r>
      <w:r w:rsidR="00961EB9" w:rsidRPr="002D6121">
        <w:rPr>
          <w:lang w:val="en-US"/>
        </w:rPr>
        <w:t xml:space="preserve"> </w:t>
      </w:r>
      <w:r w:rsidR="00961EB9">
        <w:rPr>
          <w:lang w:val="sv-SE"/>
        </w:rPr>
        <w:fldChar w:fldCharType="begin"/>
      </w:r>
      <w:r w:rsidR="00961EB9" w:rsidRPr="002D6121">
        <w:rPr>
          <w:lang w:val="en-US"/>
        </w:rPr>
        <w:instrText xml:space="preserve"> ADDIN ZOTERO_ITEM CSL_CITATION {"citationID":"wc0Ry6yZ","properties":{"formattedCitation":"({\\i{}OpenAI}, n.d.)","plainCitation":"(OpenAI, n.d.)","noteIndex":0},"citationItems":[{"id":38,"uris":["http://zotero.org/users/local/s7eJa2gb/items/NF3VJGH9"],"itemData":{"id":38,"type":"webpage","title":"OpenAI","URL":"https://openai.com/","accessed":{"date-parts":[["2025",4,18]]}}}],"schema":"https://github.com/citation-style-language/schema/raw/master/csl-citation.json"} </w:instrText>
      </w:r>
      <w:r w:rsidR="00961EB9">
        <w:rPr>
          <w:lang w:val="sv-SE"/>
        </w:rPr>
        <w:fldChar w:fldCharType="separate"/>
      </w:r>
      <w:r w:rsidR="00961EB9" w:rsidRPr="00961EB9">
        <w:rPr>
          <w:rFonts w:eastAsiaTheme="minorHAnsi"/>
          <w:lang w:val="en-GB" w:eastAsia="en-US"/>
        </w:rPr>
        <w:t>(</w:t>
      </w:r>
      <w:proofErr w:type="spellStart"/>
      <w:r w:rsidR="00961EB9" w:rsidRPr="00961EB9">
        <w:rPr>
          <w:rFonts w:eastAsiaTheme="minorHAnsi"/>
          <w:i/>
          <w:iCs/>
          <w:lang w:val="en-GB" w:eastAsia="en-US"/>
        </w:rPr>
        <w:t>OpenAI</w:t>
      </w:r>
      <w:proofErr w:type="spellEnd"/>
      <w:r w:rsidR="00961EB9" w:rsidRPr="00961EB9">
        <w:rPr>
          <w:rFonts w:eastAsiaTheme="minorHAnsi"/>
          <w:lang w:val="en-GB" w:eastAsia="en-US"/>
        </w:rPr>
        <w:t>, n.d.)</w:t>
      </w:r>
      <w:r w:rsidR="00961EB9">
        <w:rPr>
          <w:lang w:val="sv-SE"/>
        </w:rPr>
        <w:fldChar w:fldCharType="end"/>
      </w:r>
      <w:r w:rsidRPr="008D0C43">
        <w:t xml:space="preserve">. </w:t>
      </w:r>
      <w:r w:rsidR="002D6121" w:rsidRPr="002D6121">
        <w:rPr>
          <w:lang w:val="en-US"/>
        </w:rPr>
        <w:t>Simul</w:t>
      </w:r>
      <w:r w:rsidR="002D6121">
        <w:rPr>
          <w:lang w:val="en-US"/>
        </w:rPr>
        <w:t>taneously, s</w:t>
      </w:r>
      <w:r w:rsidRPr="008D0C43">
        <w:t xml:space="preserve">ocial media platforms such as Reddit </w:t>
      </w:r>
      <w:r w:rsidR="002D6121" w:rsidRPr="002D6121">
        <w:rPr>
          <w:lang w:val="en-US"/>
        </w:rPr>
        <w:t xml:space="preserve">have become </w:t>
      </w:r>
      <w:r w:rsidRPr="008D0C43">
        <w:t xml:space="preserve">dynamic, real-time collections of industry-related discussions, </w:t>
      </w:r>
      <w:r w:rsidR="002D6121" w:rsidRPr="002D6121">
        <w:rPr>
          <w:lang w:val="en-US"/>
        </w:rPr>
        <w:t>off</w:t>
      </w:r>
      <w:r w:rsidR="002D6121">
        <w:rPr>
          <w:lang w:val="en-US"/>
        </w:rPr>
        <w:t xml:space="preserve">ering valuable insight into the challenges and innovations professionals encounter daily </w:t>
      </w:r>
      <w:r w:rsidRPr="008D0C43">
        <w:fldChar w:fldCharType="begin"/>
      </w:r>
      <w:r w:rsidRPr="008D0C43">
        <w:instrText xml:space="preserve"> ADDIN ZOTERO_ITEM CSL_CITATION {"citationID":"bJbfq8tQ","properties":{"formattedCitation":"(Azhar &amp; Abeln, 2014; Iqbal et al., 2021)","plainCitation":"(Azhar &amp; Abeln, 2014; Iqbal et al., 2021)","noteIndex":0},"citationItems":[{"id":4,"uris":["http://zotero.org/users/local/s7eJa2gb/items/U6VP5XPK"],"itemData":{"id":4,"type":"article-journal","abstract":"Social media has introduced substantial and pervasive changes to communication between organizations, communities and individuals. It has amplified the power of consumer-to-consumer conversations in the market place by enabling one person to communicate with literally hundreds or thousands of other consumers quickly and with relatively little effort. This research study focuses on the current and potential usage of social media within the construction industry. To expound, it investigates the social media platforms currently being utilized amongst construction organizations, analyzes the potential rewards and risks, and examines the innovation they provide specifically to make communication and collaboration more effective. To achieve these objectives, quantitative and qualitative data were collected from individuals and organizations within the construction industry. A social media log was developed to track activities on Facebook®, LinkedIn®, and Twitter® platforms for ten construction organizations with social media presence. Additionally, a survey questionnaire was distributed to construction industry professionals. Finally, open-end interviews were conducted with individuals from three construction organizations familiar with social media as a company resource. Results of data analysis reveal that many construction organizations are beginning to take advantage of social media benefits, but in general, the construction industry lags behind most other industries in terms of social media usage. The construction companies are using social media for the following applications: (1) recruitment; (2) disseminating company's and/or projects’ news; (3) client networking; (4) brand awareness; and (5) Showcasing innovations. It is found that most companies have not explored the full potential of social media and only using it as a sporadic one-way communication tool. Construction organizations must invest sufficient time and resources to support daily operations, maintenance, and security of social media resources in order to gain best results.","collection-title":"Selected papers from Creative Construction Conference 2014","container-title":"Procedia Engineering","DOI":"10.1016/j.proeng.2014.10.527","ISSN":"1877-7058","journalAbbreviation":"Procedia Engineering","page":"42-51","source":"ScienceDirect","title":"Investigating Social Media Applications for the Construction Industry","volume":"85","author":[{"family":"Azhar","given":"Salman"},{"family":"Abeln","given":"John M."}],"issued":{"date-parts":[["2014",1,1]]}}},{"id":7,"uris":["http://zotero.org/users/local/s7eJa2gb/items/Y82746IF"],"itemData":{"id":7,"type":"paper-conference","abstract":"Mining app stores and social media has proven to be a good source for collecting user feedback to foster requirements engineering and software evolution. Recent literature on mining software-related data from social platforms, such as Twitter and Facebook, shows that it complements app store mining. However, there are many other platforms where users discuss and provide feedback on software applications that are not thoroughly researched and analysed. One of such platforms is reddit. In this paper, we introduce reddit as a new potential data source and explore if and how requirements engineering and software evolution can benefit from obtaining user feedback from reddit. We also present an exploratory study in which we analysed the usage characteristics (i.e., frequency of posts, number of comments, and number of users for each subreddit) of reddit posts about software applications. Furthermore, we examined the content of the posts and the results reveal that almost 54% of posts contain useful information. Finally, we investigated the potential of automatic classification and applied machine learning algorithms to unstructured and noisy reddit data to perform automated classification into the categories of bug reports, feature related, and irrelevant. We found that the Support Vector Machine algorithm with the F1-score of 84% can be effective in categorizing reddit posts. Our results show that reddit posts provide useful feedback on software applications that can foster requirements engineering and software evolution.","container-title":"2021 IEEE 29th International Requirements Engineering Conference (RE)","DOI":"10.1109/RE51729.2021.00019","event-title":"2021 IEEE 29th International Requirements Engineering Conference (RE)","note":"ISSN: 2332-6441","page":"128-138","source":"IEEE Xplore","title":"Mining Reddit as a New Source for Software Requirements","URL":"https://ieeexplore.ieee.org/abstract/document/9604625","author":[{"family":"Iqbal","given":"Tahira"},{"family":"Khan","given":"Moniba"},{"family":"Taveter","given":"Kuldar"},{"family":"Seyff","given":"Norbert"}],"accessed":{"date-parts":[["2025",1,10]]},"issued":{"date-parts":[["2021",9]]}}}],"schema":"https://github.com/citation-style-language/schema/raw/master/csl-citation.json"} </w:instrText>
      </w:r>
      <w:r w:rsidRPr="008D0C43">
        <w:fldChar w:fldCharType="separate"/>
      </w:r>
      <w:r w:rsidR="00E726EA">
        <w:t>(Azhar &amp; Abeln, 2014; Iqbal et al., 2021)</w:t>
      </w:r>
      <w:r w:rsidRPr="008D0C43">
        <w:fldChar w:fldCharType="end"/>
      </w:r>
      <w:r w:rsidRPr="008D0C43">
        <w:t>.</w:t>
      </w:r>
    </w:p>
    <w:p w14:paraId="46F7C80F" w14:textId="77777777" w:rsidR="008D0C43" w:rsidRPr="008D0C43" w:rsidRDefault="008D0C43" w:rsidP="008D0C43">
      <w:pPr>
        <w:jc w:val="both"/>
      </w:pPr>
    </w:p>
    <w:p w14:paraId="0CEE2084" w14:textId="1113307D" w:rsidR="008D0C43" w:rsidRDefault="008D0C43" w:rsidP="008D0C43">
      <w:pPr>
        <w:jc w:val="both"/>
      </w:pPr>
      <w:r w:rsidRPr="008D0C43">
        <w:t xml:space="preserve">The construction industry faces a range of persistent challenges, including labor shortages, the integration of </w:t>
      </w:r>
      <w:r w:rsidR="002D6121" w:rsidRPr="002D6121">
        <w:rPr>
          <w:lang w:val="en-US"/>
        </w:rPr>
        <w:t>new</w:t>
      </w:r>
      <w:r w:rsidRPr="008D0C43">
        <w:t xml:space="preserve"> technologies, and growing demands for</w:t>
      </w:r>
      <w:r w:rsidR="002D6121" w:rsidRPr="002D6121">
        <w:rPr>
          <w:lang w:val="en-US"/>
        </w:rPr>
        <w:t xml:space="preserve"> </w:t>
      </w:r>
      <w:r w:rsidR="002D6121">
        <w:rPr>
          <w:lang w:val="en-US"/>
        </w:rPr>
        <w:t>improved</w:t>
      </w:r>
      <w:r w:rsidRPr="008D0C43">
        <w:t xml:space="preserve"> workplace safety. To address these issues effectively, it is essential to harness new sources of data that provide real-time, diverse perspectives. Social media</w:t>
      </w:r>
      <w:r w:rsidR="002D6121" w:rsidRPr="002D6121">
        <w:rPr>
          <w:lang w:val="en-US"/>
        </w:rPr>
        <w:t>, with</w:t>
      </w:r>
      <w:r w:rsidR="002D6121">
        <w:rPr>
          <w:lang w:val="en-US"/>
        </w:rPr>
        <w:t xml:space="preserve"> its informal exchange of information provides</w:t>
      </w:r>
      <w:r w:rsidRPr="008D0C43">
        <w:t xml:space="preserve"> real-world </w:t>
      </w:r>
      <w:r w:rsidR="002D6121" w:rsidRPr="002D6121">
        <w:rPr>
          <w:lang w:val="en-US"/>
        </w:rPr>
        <w:t>view</w:t>
      </w:r>
      <w:r w:rsidR="002D6121">
        <w:rPr>
          <w:lang w:val="en-US"/>
        </w:rPr>
        <w:t>s of the industry</w:t>
      </w:r>
      <w:r w:rsidRPr="008D0C43">
        <w:t>. However, the vast and unstructured nature of social media data often makes it difficult to process and analyze efficiently</w:t>
      </w:r>
      <w:r w:rsidR="001C24A4" w:rsidRPr="001C24A4">
        <w:rPr>
          <w:lang w:val="en-US"/>
        </w:rPr>
        <w:t xml:space="preserve"> </w:t>
      </w:r>
      <w:r w:rsidR="001C24A4">
        <w:rPr>
          <w:lang w:val="en-US"/>
        </w:rPr>
        <w:fldChar w:fldCharType="begin"/>
      </w:r>
      <w:r w:rsidR="001C24A4">
        <w:rPr>
          <w:lang w:val="en-US"/>
        </w:rPr>
        <w:instrText xml:space="preserve"> ADDIN ZOTERO_ITEM CSL_CITATION {"citationID":"IKLo6zcM","properties":{"formattedCitation":"(Gisselbrecht et al., 2015)","plainCitation":"(Gisselbrecht et al., 2015)","noteIndex":0},"citationItems":[{"id":36,"uris":["http://zotero.org/users/local/s7eJa2gb/items/5USZKI9L"],"itemData":{"id":36,"type":"article-journal","abstract":"Due to the huge amount of data produced on large social media, capturing useful content usually implies to focus on subsets of data that fit with a pre-specified need. Considering the usual API restrictions of these media, we formulate this task of focused capture as a dynamic data sources selection problem. We then propose a machine learning methodology, named WhichStreams, which is based on an extension of a recently proposed combinatorial bandit algorithm. The evaluation of our approach on various Twitter datasets, with both offline and online settings, demonstrates the relevance of the proposal for leveraging the real-time data streaming APIs offered by most of the main social media.","container-title":"Proceedings of the International AAAI Conference on Web and Social Media","DOI":"10.1609/icwsm.v9i1.14587","ISSN":"2334-0770","issue":"1","language":"en","license":"Copyright (c) 2021 Proceedings of the International AAAI Conference on Web and Social Media","note":"number: 1","page":"130-139","source":"ojs.aaai.org","title":"WhichStreams: A Dynamic Approach for Focused Data Capture from Large Social Media","title-short":"WhichStreams","volume":"9","author":[{"family":"Gisselbrecht","given":"Thibault"},{"family":"Denoyer","given":"Ludovic"},{"family":"Gallinari","given":"Patrick"},{"family":"Lamprier","given":"Sylvain"}],"issued":{"date-parts":[["2015"]]}}}],"schema":"https://github.com/citation-style-language/schema/raw/master/csl-citation.json"} </w:instrText>
      </w:r>
      <w:r w:rsidR="001C24A4">
        <w:rPr>
          <w:lang w:val="en-US"/>
        </w:rPr>
        <w:fldChar w:fldCharType="separate"/>
      </w:r>
      <w:r w:rsidR="001C24A4">
        <w:rPr>
          <w:noProof/>
          <w:lang w:val="en-US"/>
        </w:rPr>
        <w:t>(Gisselbrecht et al., 2015)</w:t>
      </w:r>
      <w:r w:rsidR="001C24A4">
        <w:rPr>
          <w:lang w:val="en-US"/>
        </w:rPr>
        <w:fldChar w:fldCharType="end"/>
      </w:r>
      <w:r w:rsidRPr="008D0C43">
        <w:t>.</w:t>
      </w:r>
    </w:p>
    <w:p w14:paraId="24E5EB79" w14:textId="77777777" w:rsidR="008D0C43" w:rsidRPr="008D0C43" w:rsidRDefault="008D0C43" w:rsidP="008D0C43">
      <w:pPr>
        <w:jc w:val="both"/>
      </w:pPr>
    </w:p>
    <w:p w14:paraId="1B9B09F5" w14:textId="21ABFF7D" w:rsidR="008D0C43" w:rsidRDefault="008D0C43" w:rsidP="008D0C43">
      <w:pPr>
        <w:jc w:val="both"/>
      </w:pPr>
      <w:r w:rsidRPr="008D0C43">
        <w:t>Reddit is a social media platform organized into topic-specific communities</w:t>
      </w:r>
      <w:r w:rsidR="000508C2" w:rsidRPr="000508C2">
        <w:rPr>
          <w:lang w:val="en-US"/>
        </w:rPr>
        <w:t xml:space="preserve"> called</w:t>
      </w:r>
      <w:r w:rsidRPr="008D0C43">
        <w:t xml:space="preserve"> subreddits, where users share content and engage in discussions </w:t>
      </w:r>
      <w:r w:rsidRPr="008D0C43">
        <w:fldChar w:fldCharType="begin"/>
      </w:r>
      <w:r w:rsidRPr="008D0C43">
        <w:instrText xml:space="preserve"> ADDIN ZOTERO_ITEM CSL_CITATION {"citationID":"Tc1NSqRe","properties":{"formattedCitation":"(Reddit, 2024)","plainCitation":"(Reddit, 2024)","noteIndex":0},"citationItems":[{"id":10,"uris":["http://zotero.org/users/local/s7eJa2gb/items/VU8FX3CV"],"itemData":{"id":10,"type":"report","title":"Dive into anything","URL":"https://redditinc.com/","author":[{"literal":"Reddit"}],"accessed":{"date-parts":[["2024",1,10]]},"issued":{"date-parts":[["2024"]]}}}],"schema":"https://github.com/citation-style-language/schema/raw/master/csl-citation.json"} </w:instrText>
      </w:r>
      <w:r w:rsidRPr="008D0C43">
        <w:fldChar w:fldCharType="separate"/>
      </w:r>
      <w:r w:rsidR="00E726EA">
        <w:t>(Reddit, 2024)</w:t>
      </w:r>
      <w:r w:rsidRPr="008D0C43">
        <w:fldChar w:fldCharType="end"/>
      </w:r>
      <w:r w:rsidRPr="008D0C43">
        <w:t xml:space="preserve">. The subreddit r/Construction, for example, is a vibrant </w:t>
      </w:r>
      <w:r w:rsidR="000508C2" w:rsidRPr="000508C2">
        <w:rPr>
          <w:lang w:val="en-US"/>
        </w:rPr>
        <w:t>space</w:t>
      </w:r>
      <w:r w:rsidRPr="008D0C43">
        <w:t xml:space="preserve"> for construction professionals, covering a variety of topics such as safety protocols, career advice, and technical problem-solving. Reddit’s </w:t>
      </w:r>
      <w:r w:rsidR="000508C2" w:rsidRPr="000508C2">
        <w:rPr>
          <w:lang w:val="en-US"/>
        </w:rPr>
        <w:t>streng</w:t>
      </w:r>
      <w:r w:rsidR="000508C2">
        <w:rPr>
          <w:lang w:val="en-US"/>
        </w:rPr>
        <w:t>th</w:t>
      </w:r>
      <w:r w:rsidRPr="008D0C43">
        <w:t xml:space="preserve"> lies in its ability to capture grassroots, unfiltered discussions </w:t>
      </w:r>
      <w:r w:rsidR="000508C2" w:rsidRPr="000508C2">
        <w:rPr>
          <w:lang w:val="en-US"/>
        </w:rPr>
        <w:t>ma</w:t>
      </w:r>
      <w:r w:rsidR="000508C2">
        <w:rPr>
          <w:lang w:val="en-US"/>
        </w:rPr>
        <w:t>king it a rich data source for understanding current trends and knowledge exchange in construction</w:t>
      </w:r>
      <w:r w:rsidRPr="008D0C43">
        <w:t xml:space="preserve">. </w:t>
      </w:r>
    </w:p>
    <w:p w14:paraId="67A6F6D9" w14:textId="77777777" w:rsidR="008D0C43" w:rsidRPr="008D0C43" w:rsidRDefault="008D0C43" w:rsidP="008D0C43">
      <w:pPr>
        <w:jc w:val="both"/>
      </w:pPr>
    </w:p>
    <w:p w14:paraId="397F4E7F" w14:textId="3BD9A829" w:rsidR="008D0C43" w:rsidRDefault="000508C2" w:rsidP="000508C2">
      <w:pPr>
        <w:jc w:val="both"/>
      </w:pPr>
      <w:r w:rsidRPr="000508C2">
        <w:rPr>
          <w:lang w:val="en-US"/>
        </w:rPr>
        <w:t xml:space="preserve">To analyze </w:t>
      </w:r>
      <w:r>
        <w:rPr>
          <w:lang w:val="en-US"/>
        </w:rPr>
        <w:t xml:space="preserve">such unstructured data at a high scale, AI offers crucial advantages. </w:t>
      </w:r>
      <w:r w:rsidR="008D0C43" w:rsidRPr="008D0C43">
        <w:t>AI refers to computational techniques designed to replicate human intelligence, including natural language processing (NLP), machine learning (ML), and generative algorithms</w:t>
      </w:r>
      <w:r w:rsidRPr="000508C2">
        <w:rPr>
          <w:lang w:val="en-US"/>
        </w:rPr>
        <w:t xml:space="preserve"> </w:t>
      </w:r>
      <w:r w:rsidR="008D0C43" w:rsidRPr="008D0C43">
        <w:fldChar w:fldCharType="begin"/>
      </w:r>
      <w:r w:rsidR="008D0C43" w:rsidRPr="008D0C43">
        <w:instrText xml:space="preserve"> ADDIN ZOTERO_ITEM CSL_CITATION {"citationID":"IJ4Z2ShW","properties":{"formattedCitation":"(Yalamati &amp; Batchu, 2024)","plainCitation":"(Yalamati &amp; Batchu, 2024)","noteIndex":0},"citationItems":[{"id":16,"uris":["http://zotero.org/users/local/s7eJa2gb/items/PVMHPCP4"],"itemData":{"id":16,"type":"chapter","abstract":"In this chapter, the authors delve into the transformative realm of smart data processing, exploring its pivotal role in harnessing the full potential of artificial intelligence (AI) and machine learning (ML). As the volume and complexity of data continue to grow exponentially, the need for intellig...","container-title":"Practical Applications of Data Processing, Algorithms, and Modeling","ISBN":"979-8-3693-2909-2","language":"en","license":"Access limited to members","note":"DOI: 10.4018/979-8-3693-2909-2.ch016","page":"205-221","publisher":"IGI Global Scientific Publishing","source":"www.igi-global.com","title":"Smart Data Processing: Unleashing the Power of AI and ML","title-short":"Smart Data Processing","URL":"https://www.igi-global.com/chapter/smart-data-processing/www.igi-global.com/chapter/smart-data-processing/345811","author":[{"family":"Yalamati","given":"Sreedhar"},{"family":"Batchu","given":"Ravi Kumar"}],"accessed":{"date-parts":[["2025",1,19]]},"issued":{"date-parts":[["2024"]]}}}],"schema":"https://github.com/citation-style-language/schema/raw/master/csl-citation.json"} </w:instrText>
      </w:r>
      <w:r w:rsidR="008D0C43" w:rsidRPr="008D0C43">
        <w:fldChar w:fldCharType="separate"/>
      </w:r>
      <w:r w:rsidR="00E726EA">
        <w:t>(Yalamati &amp; Batchu, 2024)</w:t>
      </w:r>
      <w:r w:rsidR="008D0C43" w:rsidRPr="008D0C43">
        <w:fldChar w:fldCharType="end"/>
      </w:r>
      <w:r w:rsidR="008D0C43" w:rsidRPr="008D0C43">
        <w:fldChar w:fldCharType="begin"/>
      </w:r>
      <w:r w:rsidR="008D0C43" w:rsidRPr="008D0C43">
        <w:instrText xml:space="preserve"> ADDIN ZOTERO_ITEM CSL_CITATION {"citationID":"cITo2BQo","properties":{"formattedCitation":"(Uddin, 2024)","plainCitation":"(Uddin, 2024)","noteIndex":0},"citationItems":[{"id":17,"uris":["http://zotero.org/users/local/s7eJa2gb/items/JVENWQ29"],"itemData":{"id":17,"type":"article","abstract":"This review explores the integration of Natural Language Processing (NLP) and Artificial Intelligence (AI) in enhancing data visualization for real-time analytics. In an era characterized by the exponential growth of data, traditional static visualizations are increasingly inadequate for meeting the demands of real-time decision-making. NLP and AI offer sophisticated tools to dynamically interpret and visualize data, turning vast amounts of raw information into actionable insights across various domains. This paper synthesizes current research, methodologies, and applications of NLP and AI in data visualization, highlighting key advancements such as enhanced data interpretability, real-time data processing capabilities, and improved user interaction through natural language queries and interactive elements. It also addresses the challenges and limitations associated with implementing these technologies, including computational complexity, data quality issues, and ethical considerations. The review identifies significant trends and future directions, such as the integration of augmented and virtual reality (AR/VR) and the use of generative AI models, which promise to further advance the field. By providing a comprehensive overview of the current state of NLP and AI in data visualization, this paper aims to inform and guide future research and development efforts in leveraging these technologies for more effective and efficient datadriven decision-making.","DOI":"10.62304/ijmisds.v1i04.185","event-place":"Rochester, NY","genre":"SSRN Scholarly Paper","language":"en","number":"4993556","publisher":"Social Science Research Network","publisher-place":"Rochester, NY","source":"papers.ssrn.com","title":"A Review of Utilizing Natural Language Processing and Ai for Advanced Data Visualization in Real-time Analytics","URL":"https://papers.ssrn.com/abstract=4993556","author":[{"family":"Uddin","given":"Md Kazi Shahab"}],"accessed":{"date-parts":[["2025",1,19]]},"issued":{"date-parts":[["2024",4,20]]}}}],"schema":"https://github.com/citation-style-language/schema/raw/master/csl-citation.json"} </w:instrText>
      </w:r>
      <w:r w:rsidR="008D0C43" w:rsidRPr="008D0C43">
        <w:fldChar w:fldCharType="separate"/>
      </w:r>
      <w:r w:rsidR="00E726EA">
        <w:t>(Uddin, 2024)</w:t>
      </w:r>
      <w:r w:rsidR="008D0C43" w:rsidRPr="008D0C43">
        <w:fldChar w:fldCharType="end"/>
      </w:r>
      <w:r w:rsidR="008D0C43" w:rsidRPr="008D0C43">
        <w:t xml:space="preserve">. </w:t>
      </w:r>
      <w:r w:rsidRPr="000508C2">
        <w:t>These technologies are particularly effective at identifying patterns and extracting themes from complex, unstructured data like social media posts—tasks that would be time-consuming or infeasible with traditional qualitative methods</w:t>
      </w:r>
      <w:r w:rsidR="003C4372" w:rsidRPr="003C4372">
        <w:rPr>
          <w:lang w:val="en-US"/>
        </w:rPr>
        <w:t xml:space="preserve"> </w:t>
      </w:r>
      <w:r w:rsidR="008D0C43" w:rsidRPr="008D0C43">
        <w:fldChar w:fldCharType="begin"/>
      </w:r>
      <w:r w:rsidR="008D0C43" w:rsidRPr="008D0C43">
        <w:instrText xml:space="preserve"> ADDIN ZOTERO_ITEM CSL_CITATION {"citationID":"5bVHGcE4","properties":{"formattedCitation":"(Deshpande &amp; Kumar, 2018)","plainCitation":"(Deshpande &amp; Kumar, 2018)","noteIndex":0},"citationItems":[{"id":22,"uris":["http://zotero.org/users/local/s7eJa2gb/items/NENQ83UT"],"itemData":{"id":22,"type":"book","abstract":"Build next-generation Artificial Intelligence systems with JavaKey FeaturesImplement AI techniques to build smart applications using Deeplearning4j Perform big data analytics to derive quality insights using Spark MLlibCreate self-learning systems using neural networks, NLP, and reinforcement learningBook DescriptionIn this age of big data, companies have larger amount of consumer data than ever before, far more than what the current technologies can ever hope to keep up with. However, Artificial Intelligence closes the gap by moving past human limitations in order to analyze data.With the help of Artificial Intelligence for big data, you will learn to use Machine Learning algorithms such as k-means, SVM, RBF, and regression to perform advanced data analysis. You will understand the current status of Machine and Deep Learning techniques to work on Genetic and Neuro-Fuzzy algorithms. In addition, you will explore how to develop Artificial Intelligence algorithms to learn from data, why they are necessary, and how they can help solve real-world problems.By the end of this book, you&amp;#39;ll have learned how to implement various Artificial Intelligence algorithms for your big data systems and integrate them into your product offerings such as reinforcement learning, natural language processing, image recognition, genetic algorithms, and fuzzy logic systems.What you will learnManage Artificial Intelligence techniques for big data with JavaBuild smart systems to analyze data for enhanced customer experienceLearn to use Artificial Intelligence frameworks for big dataUnderstand complex problems with algorithms and Neuro-Fuzzy systemsDesign stratagems to leverage data using Machine Learning processApply Deep Learning techniques to prepare data for modelingConstruct models that learn from data using open source toolsAnalyze big data problems using scalable Machine Learning algorithmsWho this book is forThis book is for you if you are a data scientist, big data professional, or novice who has basic knowledge of big data and wish to get proficiency in Artificial Intelligence techniques for big data. Some competence in mathematics is an added advantage in the field of elementary linear algebra and calculus.","ISBN":"978-1-78847-601-0","language":"en","note":"Google-Books-ID: pF9dDwAAQBAJ","number-of-pages":"371","publisher":"Packt Publishing Ltd","source":"Google Books","title":"Artificial Intelligence for Big Data: Complete guide to automating Big Data solutions using Artificial Intelligence techniques","title-short":"Artificial Intelligence for Big Data","author":[{"family":"Deshpande","given":"Anand"},{"family":"Kumar","given":"Manish"}],"issued":{"date-parts":[["2018",5,22]]}}}],"schema":"https://github.com/citation-style-language/schema/raw/master/csl-citation.json"} </w:instrText>
      </w:r>
      <w:r w:rsidR="008D0C43" w:rsidRPr="008D0C43">
        <w:fldChar w:fldCharType="separate"/>
      </w:r>
      <w:r w:rsidR="00E726EA">
        <w:t>(Deshpande &amp; Kumar, 2018)</w:t>
      </w:r>
      <w:r w:rsidR="008D0C43" w:rsidRPr="008D0C43">
        <w:fldChar w:fldCharType="end"/>
      </w:r>
      <w:r w:rsidR="008D0C43" w:rsidRPr="008D0C43">
        <w:t xml:space="preserve">. </w:t>
      </w:r>
    </w:p>
    <w:p w14:paraId="63F3367A" w14:textId="77777777" w:rsidR="008D0C43" w:rsidRPr="008D0C43" w:rsidRDefault="008D0C43" w:rsidP="008D0C43">
      <w:pPr>
        <w:jc w:val="both"/>
      </w:pPr>
    </w:p>
    <w:p w14:paraId="6C0B0791" w14:textId="3FC7FCD3" w:rsidR="005D08B0" w:rsidRPr="005D08B0" w:rsidRDefault="005D08B0" w:rsidP="005D08B0">
      <w:pPr>
        <w:jc w:val="both"/>
      </w:pPr>
      <w:r w:rsidRPr="005D08B0">
        <w:t xml:space="preserve">While researchers have recognized the value of social media data in construction research, few studies have </w:t>
      </w:r>
      <w:r w:rsidR="003C4372" w:rsidRPr="003C4372">
        <w:rPr>
          <w:lang w:val="en-US"/>
        </w:rPr>
        <w:t>used</w:t>
      </w:r>
      <w:r w:rsidRPr="005D08B0">
        <w:t xml:space="preserve"> AI to analyze Reddit specifically, leaving a gap in understanding how professionals use the platform to share knowledge and express concerns</w:t>
      </w:r>
      <w:r w:rsidR="008D0C43" w:rsidRPr="008D0C43">
        <w:t xml:space="preserve"> </w:t>
      </w:r>
      <w:r w:rsidR="008D0C43" w:rsidRPr="008D0C43">
        <w:fldChar w:fldCharType="begin"/>
      </w:r>
      <w:r w:rsidR="008D0C43" w:rsidRPr="008D0C43">
        <w:instrText xml:space="preserve"> ADDIN ZOTERO_ITEM CSL_CITATION {"citationID":"XEsWolYF","properties":{"formattedCitation":"(Tang et al., 2017)","plainCitation":"(Tang et al., 2017)","noteIndex":0},"citationItems":[{"id":24,"uris":["http://zotero.org/users/local/s7eJa2gb/items/YGWXHVTC"],"itemData":{"id":24,"type":"article-journal","abstract":"AbstractThe increasing use of the Internet for many purposes is creating big data, many of\nwhich are generated from social media. These big data potentially could assist in\nobtaining valuable administrative information and even explore new social ...","container-title":"Journal of Management in Engineering","DOI":"10.1061/(ASCE)ME.1943-5479.0000554","ISSN":"1943-5479","issue":"6","language":"EN","license":"© 2017 American Society of Civil Engineers.","note":"publisher: American Society of Civil Engineers","page":"04017038","source":"ASCE","title":"Social Media Data Analytics for the U.S. Construction Industry: Preliminary Study on Twitter","title-short":"Social Media Data Analytics for the U.S. Construction Industry","volume":"33","author":[{"family":"Tang","given":"LiYaning"},{"family":"Zhang","given":"Yiming"},{"family":"Dai","given":"Fei"},{"family":"Yoon","given":"Yoojung"},{"family":"Song","given":"Yangqiu"},{"family":"Sharma","given":"Radhey S."}],"issued":{"date-parts":[["2017",11,1]]}}}],"schema":"https://github.com/citation-style-language/schema/raw/master/csl-citation.json"} </w:instrText>
      </w:r>
      <w:r w:rsidR="008D0C43" w:rsidRPr="008D0C43">
        <w:fldChar w:fldCharType="separate"/>
      </w:r>
      <w:r w:rsidR="00E726EA">
        <w:t>(Tang et al., 2017)</w:t>
      </w:r>
      <w:r w:rsidR="008D0C43" w:rsidRPr="008D0C43">
        <w:fldChar w:fldCharType="end"/>
      </w:r>
      <w:r w:rsidRPr="005D08B0">
        <w:rPr>
          <w:lang w:val="en-US"/>
        </w:rPr>
        <w:t xml:space="preserve"> </w:t>
      </w:r>
      <w:r w:rsidR="008D0C43" w:rsidRPr="008D0C43">
        <w:fldChar w:fldCharType="begin"/>
      </w:r>
      <w:r w:rsidR="008D0C43" w:rsidRPr="008D0C43">
        <w:instrText xml:space="preserve"> ADDIN ZOTERO_ITEM CSL_CITATION {"citationID":"yS4Mx0Pp","properties":{"formattedCitation":"(Zeng et al., 2010)","plainCitation":"(Zeng et al., 2010)","noteIndex":0},"citationItems":[{"id":19,"uris":["http://zotero.org/users/local/s7eJa2gb/items/H99I67UV"],"itemData":{"id":19,"type":"article-journal","abstract":"In a broad sense, social media refers to a conversational, distributed mode of content generation, dissemination, and communication among communities. Different from broadcast-based traditional and industrial media, social media has torn down the boundaries between authorship and readership, while the information consumption and dissemination process is becoming intrinsically intertwined with the process of generating and sharing information. This special issue samples the state of the art in social media analytics and intelligence research that has direct relevance to the AI subfield from either an methodological or domain perspective.","container-title":"IEEE Intelligent Systems","DOI":"10.1109/MIS.2010.151","ISSN":"1941-1294","issue":"6","note":"event-title: IEEE Intelligent Systems","page":"13-16","source":"IEEE Xplore","title":"Social Media Analytics and Intelligence","volume":"25","author":[{"family":"Zeng","given":"Daniel"},{"family":"Chen","given":"Hsinchun"},{"family":"Lusch","given":"Robert"},{"family":"Li","given":"Shu-Hsing"}],"issued":{"date-parts":[["2010",11]]}}}],"schema":"https://github.com/citation-style-language/schema/raw/master/csl-citation.json"} </w:instrText>
      </w:r>
      <w:r w:rsidR="008D0C43" w:rsidRPr="008D0C43">
        <w:fldChar w:fldCharType="separate"/>
      </w:r>
      <w:r w:rsidR="00E726EA">
        <w:t>(Zeng et al., 2010)</w:t>
      </w:r>
      <w:r w:rsidR="008D0C43" w:rsidRPr="008D0C43">
        <w:fldChar w:fldCharType="end"/>
      </w:r>
      <w:r w:rsidR="008D0C43" w:rsidRPr="008D0C43">
        <w:t xml:space="preserve">. </w:t>
      </w:r>
      <w:r w:rsidRPr="005D08B0">
        <w:t>This study addresses that gap by combining AI-based analysis of Reddit data with expert interviews, enabling both thematic exploration and real-world validation</w:t>
      </w:r>
      <w:r w:rsidR="003C4372" w:rsidRPr="003C4372">
        <w:rPr>
          <w:lang w:val="en-US"/>
        </w:rPr>
        <w:t xml:space="preserve"> </w:t>
      </w:r>
      <w:r w:rsidR="003C4372" w:rsidRPr="0035509A">
        <w:rPr>
          <w:lang w:val="en-US"/>
        </w:rPr>
        <w:t xml:space="preserve"> </w:t>
      </w:r>
      <w:r w:rsidR="003C4372" w:rsidRPr="008D0C43">
        <w:fldChar w:fldCharType="begin"/>
      </w:r>
      <w:r w:rsidR="003C4372" w:rsidRPr="008D0C43">
        <w:instrText xml:space="preserve"> ADDIN ZOTERO_ITEM CSL_CITATION {"citationID":"F4S9Hje0","properties":{"formattedCitation":"(Morgan, 2023)","plainCitation":"(Morgan, 2023)","noteIndex":0},"citationItems":[{"id":30,"uris":["http://zotero.org/users/local/s7eJa2gb/items/7B5X7777"],"itemData":{"id":30,"type":"article-journal","abstract":"The potential use of artificial intelligence programs such as a ChatGPT to analyze qualitative data raises any number of questions, most notably whether it is possible to produce similar results without the demanding process of manual coding. In addition, there are questions about both the simplicity of using ChatGPT for qualitative data analysis and the potential time savings that it might provide This article addresses these questions by using ChatGPT to reinvestigate two qualitative datasets that were previously analyzed by more traditional methods. In particular, it examines the extent to which the responses from ChatGPT can recreate the themes that were originally chosen to summarize the two previous analyses. The results show that ChatGPT performed reasonably well, but in both cases it was less successful at locating subtle, interpretive themes, and more successful at reproducing concrete, descriptive themes. In doing so, the program was quite easy to use and required very little effort in comparison to approaches that rely on manual coding. It is important to recognize, however, that both coding and approaches based on artificial intelligence are simply tools that must be applied within a larger analytic process. Overall, this exploration suggests that artificial intelligence may well have the power to disrupt the coding of data segments as a dominant paradigm for qualitative data analysis.","container-title":"International Journal of Qualitative Methods","DOI":"10.1177/16094069231211248","ISSN":"1609-4069","note":"publisher: SAGE Publications Inc","page":"16094069231211248","source":"SAGE Journals","title":"Exploring the Use of Artificial Intelligence for Qualitative Data Analysis: The Case of ChatGPT","title-short":"Exploring the Use of Artificial Intelligence for Qualitative Data Analysis","volume":"22","author":[{"family":"Morgan","given":"David L."}],"issued":{"date-parts":[["2023",10,1]]}}}],"schema":"https://github.com/citation-style-language/schema/raw/master/csl-citation.json"} </w:instrText>
      </w:r>
      <w:r w:rsidR="003C4372" w:rsidRPr="008D0C43">
        <w:fldChar w:fldCharType="separate"/>
      </w:r>
      <w:r w:rsidR="003C4372">
        <w:t>(Morgan, 2023)</w:t>
      </w:r>
      <w:r w:rsidR="003C4372" w:rsidRPr="008D0C43">
        <w:fldChar w:fldCharType="end"/>
      </w:r>
      <w:r w:rsidRPr="005D08B0">
        <w:t>.</w:t>
      </w:r>
    </w:p>
    <w:p w14:paraId="0D7104A3" w14:textId="7E2E2FC5" w:rsidR="008331DF" w:rsidRDefault="008331DF" w:rsidP="008D0C43">
      <w:pPr>
        <w:jc w:val="both"/>
      </w:pPr>
    </w:p>
    <w:p w14:paraId="6824CC59" w14:textId="6B3AD10C" w:rsidR="008D0C43" w:rsidRPr="005D08B0" w:rsidRDefault="008D0C43" w:rsidP="008D0C43">
      <w:pPr>
        <w:jc w:val="both"/>
        <w:rPr>
          <w:lang w:val="en-US"/>
        </w:rPr>
      </w:pPr>
      <w:r w:rsidRPr="008D0C43">
        <w:t>This expanded approach not only captures the diverse ways professionals share and consume knowledge but also facilitates more informed decision-making and strategic planning in the construction sector. Through these efforts, the study aims to contribute to both academic understanding and practical advancements, fostering innovation and collaboration in the construction industry</w:t>
      </w:r>
      <w:r w:rsidR="005D08B0" w:rsidRPr="008D0C43">
        <w:t>.</w:t>
      </w:r>
    </w:p>
    <w:p w14:paraId="160B4C01" w14:textId="77777777" w:rsidR="00933FFC" w:rsidRPr="005D08B0" w:rsidRDefault="00933FFC" w:rsidP="00933FFC">
      <w:pPr>
        <w:jc w:val="both"/>
        <w:rPr>
          <w:lang w:val="en-US"/>
        </w:rPr>
      </w:pPr>
    </w:p>
    <w:p w14:paraId="7FC7E641" w14:textId="15220664" w:rsidR="00933FFC" w:rsidRDefault="005D08B0" w:rsidP="005D08B0">
      <w:pPr>
        <w:jc w:val="both"/>
        <w:rPr>
          <w:lang w:val="en-US"/>
        </w:rPr>
      </w:pPr>
      <w:r w:rsidRPr="005D08B0">
        <w:t>To support this analysis, the study uses application programming interfaces (APIs)</w:t>
      </w:r>
      <w:r w:rsidRPr="005D08B0">
        <w:rPr>
          <w:lang w:val="en-US"/>
        </w:rPr>
        <w:t xml:space="preserve"> </w:t>
      </w:r>
      <w:r w:rsidRPr="005D08B0">
        <w:t>software intermediaries that allow structured access to social media data</w:t>
      </w:r>
      <w:r w:rsidRPr="005D08B0">
        <w:rPr>
          <w:lang w:val="en-US"/>
        </w:rPr>
        <w:t xml:space="preserve"> </w:t>
      </w:r>
      <w:r w:rsidR="00E726EA">
        <w:rPr>
          <w:lang w:val="en-US"/>
        </w:rPr>
        <w:fldChar w:fldCharType="begin"/>
      </w:r>
      <w:r w:rsidR="00E726EA">
        <w:rPr>
          <w:lang w:val="en-US"/>
        </w:rPr>
        <w:instrText xml:space="preserve"> ADDIN ZOTERO_ITEM CSL_CITATION {"citationID":"DW1mGnqo","properties":{"formattedCitation":"(Ofoeda et al., 2019)","plainCitation":"(Ofoeda et al., 2019)","noteIndex":0},"citationItems":[{"id":33,"uris":["http://zotero.org/users/local/s7eJa2gb/items/7KN8YJRY"],"itemData":{"id":33,"type":"article-journal","abstract":"The purpose of this study is to perform a synthesis of API research. The study took stock of literature from academic journals on APIs with their associated themes, frameworks, methodologies, publication outlets and level of analysis. The authors draw on a total of 104 articles from academic journals and conferences published from 2010 to 2018. A systematic literature review was conducted on the selected articles. The findings suggest that API research is primarily atheoretical and largely focuses on the technological dimensions such as design and usage; thus, neglecting most of the social issues such as the business and managerial applications of APIs, which are equally important. Future research directions are provided concerning the gaps identified.","container-title":"International Journal of Enterprise Information Systems","DOI":"10.4018/IJEIS.2019070105","ISSN":"1548-1115, 1548-1123","issue":"3","language":"en","page":"76-95","source":"DOI.org (Crossref)","title":"Application Programming Interface (API) Research: A Review of the Past to Inform the Future","title-short":"Application Programming Interface (API) Research","volume":"15","author":[{"family":"Ofoeda","given":"Joshua"},{"family":"Boateng","given":"Richard"},{"family":"Effah","given":"John"}],"issued":{"date-parts":[["2019",7,1]]}}}],"schema":"https://github.com/citation-style-language/schema/raw/master/csl-citation.json"} </w:instrText>
      </w:r>
      <w:r w:rsidR="00E726EA">
        <w:rPr>
          <w:lang w:val="en-US"/>
        </w:rPr>
        <w:fldChar w:fldCharType="separate"/>
      </w:r>
      <w:r w:rsidR="00E726EA">
        <w:rPr>
          <w:noProof/>
          <w:lang w:val="en-US"/>
        </w:rPr>
        <w:t>(Ofoeda et al., 2019)</w:t>
      </w:r>
      <w:r w:rsidR="00E726EA">
        <w:rPr>
          <w:lang w:val="en-US"/>
        </w:rPr>
        <w:fldChar w:fldCharType="end"/>
      </w:r>
      <w:r w:rsidR="00E726EA">
        <w:rPr>
          <w:lang w:val="en-US"/>
        </w:rPr>
        <w:t>.</w:t>
      </w:r>
      <w:r>
        <w:rPr>
          <w:lang w:val="en-US"/>
        </w:rPr>
        <w:t xml:space="preserve"> </w:t>
      </w:r>
      <w:r w:rsidRPr="005D08B0">
        <w:t>APIs offered by platforms like Reddit enable automated extraction of user-generated content. By using Python, a versatile and widely-used programming language, this project streamlines the data retrieval and cleaning process, increasing efficiency</w:t>
      </w:r>
      <w:r w:rsidRPr="005D08B0">
        <w:rPr>
          <w:lang w:val="en-US"/>
        </w:rPr>
        <w:t xml:space="preserve"> </w:t>
      </w:r>
      <w:r>
        <w:rPr>
          <w:lang w:val="en-US"/>
        </w:rPr>
        <w:fldChar w:fldCharType="begin"/>
      </w:r>
      <w:r>
        <w:rPr>
          <w:lang w:val="en-US"/>
        </w:rPr>
        <w:instrText xml:space="preserve"> ADDIN ZOTERO_ITEM CSL_CITATION {"citationID":"uz7O7vAc","properties":{"formattedCitation":"({\\i{}Welcome to Python.Org}, 2025)","plainCitation":"(Welcome to Python.Org, 2025)","noteIndex":0},"citationItems":[{"id":34,"uris":["http://zotero.org/users/local/s7eJa2gb/items/SMVZ33BE"],"itemData":{"id":34,"type":"webpage","abstract":"The official home of the Python Programming Language","container-title":"Python.org","language":"en","title":"Welcome to Python.org","URL":"https://www.python.org/","accessed":{"date-parts":[["2025",4,18]]},"issued":{"date-parts":[["2025",4,8]]}}}],"schema":"https://github.com/citation-style-language/schema/raw/master/csl-citation.json"} </w:instrText>
      </w:r>
      <w:r>
        <w:rPr>
          <w:lang w:val="en-US"/>
        </w:rPr>
        <w:fldChar w:fldCharType="separate"/>
      </w:r>
      <w:r w:rsidRPr="006B2A8E">
        <w:rPr>
          <w:rFonts w:eastAsiaTheme="minorHAnsi"/>
          <w:lang w:val="en-GB" w:eastAsia="en-US"/>
        </w:rPr>
        <w:t>(</w:t>
      </w:r>
      <w:r w:rsidRPr="006B2A8E">
        <w:rPr>
          <w:rFonts w:eastAsiaTheme="minorHAnsi"/>
          <w:i/>
          <w:iCs/>
          <w:lang w:val="en-GB" w:eastAsia="en-US"/>
        </w:rPr>
        <w:t>Welcome to Python.Org</w:t>
      </w:r>
      <w:r w:rsidRPr="006B2A8E">
        <w:rPr>
          <w:rFonts w:eastAsiaTheme="minorHAnsi"/>
          <w:lang w:val="en-GB" w:eastAsia="en-US"/>
        </w:rPr>
        <w:t>, 2025)</w:t>
      </w:r>
      <w:r>
        <w:rPr>
          <w:lang w:val="en-US"/>
        </w:rPr>
        <w:fldChar w:fldCharType="end"/>
      </w:r>
      <w:r>
        <w:rPr>
          <w:lang w:val="en-US"/>
        </w:rPr>
        <w:t xml:space="preserve">. </w:t>
      </w:r>
    </w:p>
    <w:p w14:paraId="555BF94D" w14:textId="4477EA0C" w:rsidR="005D08B0" w:rsidRDefault="005D08B0" w:rsidP="005D08B0">
      <w:pPr>
        <w:jc w:val="both"/>
        <w:rPr>
          <w:lang w:val="en-US"/>
        </w:rPr>
      </w:pPr>
    </w:p>
    <w:p w14:paraId="48C1A5DF" w14:textId="5ECA5E89" w:rsidR="0087668D" w:rsidRPr="0087668D" w:rsidRDefault="005D08B0" w:rsidP="0087668D">
      <w:pPr>
        <w:jc w:val="both"/>
        <w:rPr>
          <w:lang w:val="en-US"/>
        </w:rPr>
      </w:pPr>
      <w:r>
        <w:t xml:space="preserve">In addition to computational analysis, the study incorporates </w:t>
      </w:r>
      <w:r w:rsidRPr="005D08B0">
        <w:rPr>
          <w:rStyle w:val="Strong"/>
          <w:b w:val="0"/>
          <w:bCs w:val="0"/>
        </w:rPr>
        <w:t>interviews with experienced construction professionals</w:t>
      </w:r>
      <w:r>
        <w:t>. These interviews provide qualitative depth, helping contextualize AI-identified patterns and offering practical insights into how digital discourse reflects real-world challenges</w:t>
      </w:r>
      <w:r w:rsidR="00F3346C">
        <w:rPr>
          <w:lang w:val="en-US"/>
        </w:rPr>
        <w:t>. This will ultimately help to answer the research question</w:t>
      </w:r>
      <w:r w:rsidR="00147F0A">
        <w:rPr>
          <w:lang w:val="en-US"/>
        </w:rPr>
        <w:t>:</w:t>
      </w:r>
      <w:r w:rsidR="00F3346C">
        <w:rPr>
          <w:lang w:val="en-US"/>
        </w:rPr>
        <w:t xml:space="preserve"> “</w:t>
      </w:r>
      <w:r w:rsidR="0087668D">
        <w:t>How can AI-driven analysis of Reddit discussions and expert interviews provide actionable insights into current challenges, innovations, and knowledge-sharing practices in the construction industry?</w:t>
      </w:r>
      <w:r w:rsidR="0087668D" w:rsidRPr="0087668D">
        <w:rPr>
          <w:lang w:val="en-US"/>
        </w:rPr>
        <w:t>”</w:t>
      </w:r>
    </w:p>
    <w:p w14:paraId="652761EB" w14:textId="77777777" w:rsidR="008D0C43" w:rsidRPr="008D0C43" w:rsidRDefault="008D0C43" w:rsidP="008D0C43"/>
    <w:p w14:paraId="4F33BE41" w14:textId="619AD660" w:rsidR="008D0C43" w:rsidRDefault="008D0C43" w:rsidP="008E5B70">
      <w:pPr>
        <w:rPr>
          <w:b/>
          <w:bCs/>
        </w:rPr>
      </w:pPr>
      <w:r w:rsidRPr="008D0C43">
        <w:rPr>
          <w:b/>
          <w:bCs/>
        </w:rPr>
        <w:t>2. Method</w:t>
      </w:r>
    </w:p>
    <w:p w14:paraId="35B2C6AD" w14:textId="77777777" w:rsidR="00A82AFA" w:rsidRPr="008D0C43" w:rsidRDefault="00A82AFA" w:rsidP="008E5B70">
      <w:pPr>
        <w:rPr>
          <w:b/>
          <w:bCs/>
        </w:rPr>
      </w:pPr>
    </w:p>
    <w:p w14:paraId="5EA4F9F7" w14:textId="0A091097" w:rsidR="008E5B70" w:rsidRPr="008E5B70" w:rsidRDefault="008E5B70" w:rsidP="00A82AFA">
      <w:r w:rsidRPr="008E5B70">
        <w:t>This study employs a mixed-methods approach to explore current challenges, innovations, and knowledge-sharing practices within the construction industry. The methodology integrates computational analysis of social media data with qualitative insights from expert interviews. The research process is organized into f</w:t>
      </w:r>
      <w:r w:rsidR="00FF175E" w:rsidRPr="00FF175E">
        <w:rPr>
          <w:lang w:val="en-US"/>
        </w:rPr>
        <w:t>o</w:t>
      </w:r>
      <w:r w:rsidR="00FF175E">
        <w:rPr>
          <w:lang w:val="en-US"/>
        </w:rPr>
        <w:t>ur</w:t>
      </w:r>
      <w:r w:rsidRPr="008E5B70">
        <w:t xml:space="preserve"> stages: (1) data collection, (2) data processing, (3) </w:t>
      </w:r>
      <w:r w:rsidR="00B96D31" w:rsidRPr="00B96D31">
        <w:rPr>
          <w:lang w:val="en-US"/>
        </w:rPr>
        <w:t>semi-structured inter</w:t>
      </w:r>
      <w:r w:rsidR="00B96D31">
        <w:rPr>
          <w:lang w:val="en-US"/>
        </w:rPr>
        <w:t>views</w:t>
      </w:r>
      <w:r w:rsidRPr="008E5B70">
        <w:t xml:space="preserve">, (4) </w:t>
      </w:r>
      <w:r w:rsidR="00B96D31" w:rsidRPr="00B96D31">
        <w:rPr>
          <w:lang w:val="en-US"/>
        </w:rPr>
        <w:t>thematic analy</w:t>
      </w:r>
      <w:r w:rsidR="00B96D31">
        <w:rPr>
          <w:lang w:val="en-US"/>
        </w:rPr>
        <w:t>sis</w:t>
      </w:r>
      <w:r w:rsidRPr="008E5B70">
        <w:t>.</w:t>
      </w:r>
    </w:p>
    <w:p w14:paraId="155581D7" w14:textId="77777777" w:rsidR="00A82AFA" w:rsidRDefault="00A82AFA" w:rsidP="00A82AFA">
      <w:pPr>
        <w:rPr>
          <w:u w:val="single"/>
        </w:rPr>
      </w:pPr>
    </w:p>
    <w:p w14:paraId="49C00ACA" w14:textId="267C9B10" w:rsidR="008E5B70" w:rsidRDefault="008E5B70" w:rsidP="00A82AFA">
      <w:r w:rsidRPr="00A82AFA">
        <w:rPr>
          <w:b/>
          <w:u w:val="single"/>
        </w:rPr>
        <w:t>Data Collection:</w:t>
      </w:r>
      <w:r>
        <w:t xml:space="preserve"> </w:t>
      </w:r>
      <w:r w:rsidRPr="008E5B70">
        <w:t>The primary dataset was obtained from the social media platform Reddit, focusing on the subreddit r/Construction, which hosts discussions among industry professionals and enthusiasts. The data collection phase covered all posts and their corresponding comments from January 2025.</w:t>
      </w:r>
    </w:p>
    <w:p w14:paraId="1ECFC1C1" w14:textId="77777777" w:rsidR="00A82AFA" w:rsidRPr="008E5B70" w:rsidRDefault="00A82AFA" w:rsidP="00A82AFA"/>
    <w:p w14:paraId="676AD54D" w14:textId="065239FE" w:rsidR="008E5B70" w:rsidRPr="008E5B70" w:rsidRDefault="008E5B70" w:rsidP="00A82AFA">
      <w:r w:rsidRPr="008E5B70">
        <w:t xml:space="preserve">To access this data, Python was used in combination with the Reddit API. The Reddit API enables programmatic access to public subreddit data, allowing researchers to retrieve content, metadata, and user engagement metrics efficiently. With support from ChatGPT-4o, a custom Python script was developed to extract post titles, content, comments, timestamps, upvotes/downvotes, and interaction threads. This ensured a comprehensive and structured collection of </w:t>
      </w:r>
      <w:r w:rsidR="00FF175E" w:rsidRPr="00FF175E">
        <w:rPr>
          <w:lang w:val="en-US"/>
        </w:rPr>
        <w:t>dis</w:t>
      </w:r>
      <w:r w:rsidR="00FF175E">
        <w:rPr>
          <w:lang w:val="en-US"/>
        </w:rPr>
        <w:t>cussion</w:t>
      </w:r>
      <w:r w:rsidRPr="008E5B70">
        <w:t xml:space="preserve"> from that time period.</w:t>
      </w:r>
    </w:p>
    <w:p w14:paraId="0885D6B9" w14:textId="4B18CE45" w:rsidR="008E5B70" w:rsidRPr="00FF175E" w:rsidRDefault="008E5B70" w:rsidP="00A82AFA">
      <w:pPr>
        <w:rPr>
          <w:lang w:val="en-US"/>
        </w:rPr>
      </w:pPr>
      <w:r w:rsidRPr="008E5B70">
        <w:t xml:space="preserve">In parallel with the Reddit data collection, the study incorporated qualitative interviews to provide deeper context and validation. </w:t>
      </w:r>
      <w:r w:rsidR="008331DF">
        <w:t>I</w:t>
      </w:r>
      <w:r w:rsidRPr="008E5B70">
        <w:t>nterviews were conducted with professionals from various roles in the construction industry</w:t>
      </w:r>
      <w:r w:rsidR="00FF175E" w:rsidRPr="00FF175E">
        <w:rPr>
          <w:lang w:val="en-US"/>
        </w:rPr>
        <w:t>.</w:t>
      </w:r>
    </w:p>
    <w:p w14:paraId="48E31DB1" w14:textId="77777777" w:rsidR="00A82AFA" w:rsidRDefault="00A82AFA" w:rsidP="00A82AFA">
      <w:pPr>
        <w:rPr>
          <w:u w:val="single"/>
        </w:rPr>
      </w:pPr>
    </w:p>
    <w:p w14:paraId="2047F318" w14:textId="551F83E5" w:rsidR="008E5B70" w:rsidRDefault="008F5561" w:rsidP="00A82AFA">
      <w:r w:rsidRPr="00A82AFA">
        <w:rPr>
          <w:b/>
          <w:u w:val="single"/>
        </w:rPr>
        <w:t>Data</w:t>
      </w:r>
      <w:r w:rsidR="00B96D31" w:rsidRPr="00B96D31">
        <w:rPr>
          <w:b/>
          <w:u w:val="single"/>
          <w:lang w:val="en-US"/>
        </w:rPr>
        <w:t xml:space="preserve"> Collection </w:t>
      </w:r>
      <w:r w:rsidR="00B96D31">
        <w:rPr>
          <w:b/>
          <w:u w:val="single"/>
          <w:lang w:val="en-US"/>
        </w:rPr>
        <w:t>&amp;</w:t>
      </w:r>
      <w:r w:rsidRPr="00A82AFA">
        <w:rPr>
          <w:b/>
          <w:u w:val="single"/>
        </w:rPr>
        <w:t xml:space="preserve"> Processing</w:t>
      </w:r>
      <w:r w:rsidRPr="007543EB">
        <w:rPr>
          <w:u w:val="single"/>
        </w:rPr>
        <w:t>:</w:t>
      </w:r>
      <w:r>
        <w:t xml:space="preserve"> </w:t>
      </w:r>
      <w:r w:rsidR="008E5B70" w:rsidRPr="008E5B70">
        <w:t xml:space="preserve">Once collected, the Reddit dataset underwent processing to ensure quality and </w:t>
      </w:r>
      <w:r w:rsidR="00541740" w:rsidRPr="00541740">
        <w:rPr>
          <w:lang w:val="en-US"/>
        </w:rPr>
        <w:t>rele</w:t>
      </w:r>
      <w:r w:rsidR="00541740">
        <w:rPr>
          <w:lang w:val="en-US"/>
        </w:rPr>
        <w:t>vancy</w:t>
      </w:r>
      <w:r w:rsidR="00C03CAA">
        <w:t xml:space="preserve">. </w:t>
      </w:r>
      <w:r w:rsidR="008E5B70" w:rsidRPr="008E5B70">
        <w:t>The Reddit data was then categorized into structured fields using Python scripts, with each post and its discussion tagged under the following categories:</w:t>
      </w:r>
    </w:p>
    <w:p w14:paraId="39C5FEFE" w14:textId="77777777" w:rsidR="00A82AFA" w:rsidRPr="008E5B70" w:rsidRDefault="00A82AFA" w:rsidP="00A82AFA"/>
    <w:p w14:paraId="034594EC" w14:textId="77777777" w:rsidR="008E5B70" w:rsidRPr="008E5B70" w:rsidRDefault="008E5B70" w:rsidP="00A82AFA">
      <w:pPr>
        <w:numPr>
          <w:ilvl w:val="0"/>
          <w:numId w:val="2"/>
        </w:numPr>
      </w:pPr>
      <w:r w:rsidRPr="008E5B70">
        <w:t>Title</w:t>
      </w:r>
    </w:p>
    <w:p w14:paraId="1F6ED3DD" w14:textId="77777777" w:rsidR="008E5B70" w:rsidRPr="008E5B70" w:rsidRDefault="008E5B70" w:rsidP="00A82AFA">
      <w:pPr>
        <w:numPr>
          <w:ilvl w:val="0"/>
          <w:numId w:val="2"/>
        </w:numPr>
      </w:pPr>
      <w:r w:rsidRPr="008E5B70">
        <w:t>Key Findings</w:t>
      </w:r>
    </w:p>
    <w:p w14:paraId="79C28C9E" w14:textId="77777777" w:rsidR="008E5B70" w:rsidRPr="008E5B70" w:rsidRDefault="008E5B70" w:rsidP="00A82AFA">
      <w:pPr>
        <w:numPr>
          <w:ilvl w:val="0"/>
          <w:numId w:val="2"/>
        </w:numPr>
      </w:pPr>
      <w:r w:rsidRPr="008E5B70">
        <w:t>Common Challenges</w:t>
      </w:r>
    </w:p>
    <w:p w14:paraId="3799773F" w14:textId="77777777" w:rsidR="008E5B70" w:rsidRPr="008E5B70" w:rsidRDefault="008E5B70" w:rsidP="00A82AFA">
      <w:pPr>
        <w:numPr>
          <w:ilvl w:val="0"/>
          <w:numId w:val="2"/>
        </w:numPr>
      </w:pPr>
      <w:r w:rsidRPr="008E5B70">
        <w:t>Notable Tools and Equipment</w:t>
      </w:r>
    </w:p>
    <w:p w14:paraId="15806A74" w14:textId="7BD43115" w:rsidR="008E5B70" w:rsidRDefault="008E5B70" w:rsidP="00A82AFA">
      <w:pPr>
        <w:numPr>
          <w:ilvl w:val="0"/>
          <w:numId w:val="2"/>
        </w:numPr>
      </w:pPr>
      <w:r w:rsidRPr="008E5B70">
        <w:t>Useful Tips</w:t>
      </w:r>
    </w:p>
    <w:p w14:paraId="166BF887" w14:textId="77777777" w:rsidR="00A82AFA" w:rsidRPr="008E5B70" w:rsidRDefault="00A82AFA" w:rsidP="00A82AFA"/>
    <w:p w14:paraId="7A80B150" w14:textId="2E7887A5" w:rsidR="008E5B70" w:rsidRDefault="008E5B70" w:rsidP="00A82AFA">
      <w:r w:rsidRPr="008E5B70">
        <w:t>After categorization, the cleaned data was converted into a CSV file format to support structured analysis and visualization.</w:t>
      </w:r>
    </w:p>
    <w:p w14:paraId="60F87E56" w14:textId="38138854" w:rsidR="004B1869" w:rsidRDefault="004B1869" w:rsidP="00A82AFA"/>
    <w:p w14:paraId="6061C53F" w14:textId="2193C384" w:rsidR="004B1869" w:rsidRDefault="004B1869" w:rsidP="00A82AFA">
      <w:r w:rsidRPr="00A5584F">
        <w:rPr>
          <w:b/>
          <w:bCs/>
          <w:u w:val="single"/>
          <w:lang w:val="en-US"/>
        </w:rPr>
        <w:t xml:space="preserve">Semi-Structured Interviews: </w:t>
      </w:r>
      <w:r w:rsidR="00A5584F">
        <w:t xml:space="preserve">To complement the Reddit-based analysis, this study incorporates a </w:t>
      </w:r>
      <w:r w:rsidR="00A5584F" w:rsidRPr="00A5584F">
        <w:rPr>
          <w:rStyle w:val="Strong"/>
          <w:b w:val="0"/>
          <w:bCs w:val="0"/>
        </w:rPr>
        <w:t>mixed-methods approach</w:t>
      </w:r>
      <w:r w:rsidR="00A5584F" w:rsidRPr="00A5584F">
        <w:rPr>
          <w:b/>
          <w:bCs/>
        </w:rPr>
        <w:t xml:space="preserve"> </w:t>
      </w:r>
      <w:r w:rsidR="00A5584F">
        <w:t xml:space="preserve">that integrates computational techniques with qualitative insights. In particular, </w:t>
      </w:r>
      <w:r w:rsidR="00A5584F" w:rsidRPr="00A5584F">
        <w:rPr>
          <w:lang w:val="en-US"/>
        </w:rPr>
        <w:t>four</w:t>
      </w:r>
      <w:r w:rsidR="00A5584F">
        <w:rPr>
          <w:lang w:val="en-US"/>
        </w:rPr>
        <w:t xml:space="preserve"> </w:t>
      </w:r>
      <w:r w:rsidR="00A5584F" w:rsidRPr="00A5584F">
        <w:rPr>
          <w:rStyle w:val="Strong"/>
          <w:b w:val="0"/>
          <w:bCs w:val="0"/>
        </w:rPr>
        <w:t>semi-structured interviews</w:t>
      </w:r>
      <w:r w:rsidR="00A5584F">
        <w:t xml:space="preserve"> were conducted with experienced professionals in the construction industry, including site managers, engineers, estimators, and project managers. These interviews were designed to explore perceptions of </w:t>
      </w:r>
      <w:r w:rsidR="00A5584F">
        <w:lastRenderedPageBreak/>
        <w:t xml:space="preserve">AI, technology adoption, and ongoing industry challenges. The combination of interview data with AI-processed Reddit discussions allows for a more robust, multi-layered understanding of the construction sector. </w:t>
      </w:r>
    </w:p>
    <w:p w14:paraId="3CB36DC6" w14:textId="77777777" w:rsidR="00A82AFA" w:rsidRPr="008E5B70" w:rsidRDefault="00A82AFA" w:rsidP="00A82AFA"/>
    <w:p w14:paraId="42D7A225" w14:textId="11AE1C7D" w:rsidR="008E5B70" w:rsidRDefault="00B96D31" w:rsidP="00A82AFA">
      <w:r w:rsidRPr="00B96D31">
        <w:rPr>
          <w:b/>
          <w:u w:val="single"/>
          <w:lang w:val="en-US"/>
        </w:rPr>
        <w:t>Themati</w:t>
      </w:r>
      <w:r>
        <w:rPr>
          <w:b/>
          <w:u w:val="single"/>
          <w:lang w:val="en-US"/>
        </w:rPr>
        <w:t>c</w:t>
      </w:r>
      <w:r w:rsidR="008F5561" w:rsidRPr="00A82AFA">
        <w:rPr>
          <w:b/>
          <w:u w:val="single"/>
        </w:rPr>
        <w:t xml:space="preserve"> Analysis:</w:t>
      </w:r>
      <w:r w:rsidR="008F5561">
        <w:t xml:space="preserve"> </w:t>
      </w:r>
      <w:r w:rsidR="008E5B70" w:rsidRPr="008E5B70">
        <w:t>The data analysis combined automated techniques using Python and the OpenAI API.</w:t>
      </w:r>
      <w:r w:rsidR="00A82AFA">
        <w:t xml:space="preserve"> </w:t>
      </w:r>
      <w:r w:rsidR="008E5B70" w:rsidRPr="008E5B70">
        <w:t>Using the OpenAI API, thematic clustering was applied to identify dominant topics such as:</w:t>
      </w:r>
    </w:p>
    <w:p w14:paraId="143DA3C4" w14:textId="77777777" w:rsidR="00A82AFA" w:rsidRPr="008E5B70" w:rsidRDefault="00A82AFA" w:rsidP="00A82AFA"/>
    <w:p w14:paraId="65744F77" w14:textId="77777777" w:rsidR="008E5B70" w:rsidRPr="008E5B70" w:rsidRDefault="008E5B70" w:rsidP="00A82AFA">
      <w:pPr>
        <w:numPr>
          <w:ilvl w:val="0"/>
          <w:numId w:val="3"/>
        </w:numPr>
      </w:pPr>
      <w:r w:rsidRPr="008E5B70">
        <w:t>Career development</w:t>
      </w:r>
    </w:p>
    <w:p w14:paraId="3A1962E5" w14:textId="77777777" w:rsidR="008E5B70" w:rsidRPr="008E5B70" w:rsidRDefault="008E5B70" w:rsidP="00A82AFA">
      <w:pPr>
        <w:numPr>
          <w:ilvl w:val="0"/>
          <w:numId w:val="3"/>
        </w:numPr>
      </w:pPr>
      <w:r w:rsidRPr="008E5B70">
        <w:t>Safety practices</w:t>
      </w:r>
    </w:p>
    <w:p w14:paraId="7AF3BCC9" w14:textId="77777777" w:rsidR="008E5B70" w:rsidRPr="008E5B70" w:rsidRDefault="008E5B70" w:rsidP="00A82AFA">
      <w:pPr>
        <w:numPr>
          <w:ilvl w:val="0"/>
          <w:numId w:val="3"/>
        </w:numPr>
      </w:pPr>
      <w:r w:rsidRPr="008E5B70">
        <w:t>Technical problem-solving</w:t>
      </w:r>
    </w:p>
    <w:p w14:paraId="739E63CD" w14:textId="77777777" w:rsidR="008E5B70" w:rsidRPr="008E5B70" w:rsidRDefault="008E5B70" w:rsidP="00A82AFA">
      <w:pPr>
        <w:numPr>
          <w:ilvl w:val="0"/>
          <w:numId w:val="3"/>
        </w:numPr>
      </w:pPr>
      <w:r w:rsidRPr="008E5B70">
        <w:t>Equipment and tool usage</w:t>
      </w:r>
    </w:p>
    <w:p w14:paraId="1E67A82F" w14:textId="7286F89B" w:rsidR="008E5B70" w:rsidRDefault="008E5B70" w:rsidP="00A82AFA">
      <w:pPr>
        <w:numPr>
          <w:ilvl w:val="0"/>
          <w:numId w:val="3"/>
        </w:numPr>
      </w:pPr>
      <w:r w:rsidRPr="008E5B70">
        <w:t>AI and technology in construction</w:t>
      </w:r>
    </w:p>
    <w:p w14:paraId="3EFC4C24" w14:textId="77777777" w:rsidR="00A82AFA" w:rsidRPr="008E5B70" w:rsidRDefault="00A82AFA" w:rsidP="00A82AFA"/>
    <w:p w14:paraId="54CF82A8" w14:textId="77777777" w:rsidR="009B63FD" w:rsidRDefault="008E5B70" w:rsidP="00A82AFA">
      <w:r w:rsidRPr="008E5B70">
        <w:t>Patterns were identified based on frequency, user engagement, and relevance across discussions.</w:t>
      </w:r>
    </w:p>
    <w:p w14:paraId="3E9D3E6E" w14:textId="77777777" w:rsidR="00A82AFA" w:rsidRDefault="00A82AFA" w:rsidP="00A82AFA">
      <w:pPr>
        <w:rPr>
          <w:b/>
          <w:bCs/>
        </w:rPr>
      </w:pPr>
    </w:p>
    <w:p w14:paraId="71219453" w14:textId="27D96CA0" w:rsidR="00173D91" w:rsidRDefault="008E5B70" w:rsidP="00A82AFA">
      <w:r w:rsidRPr="008E5B70">
        <w:t xml:space="preserve">Interview transcripts were processed using AI-supported tools </w:t>
      </w:r>
      <w:r w:rsidR="009B63FD">
        <w:t xml:space="preserve">which </w:t>
      </w:r>
      <w:r w:rsidRPr="008E5B70">
        <w:t xml:space="preserve">extracted key themes and </w:t>
      </w:r>
      <w:r w:rsidR="009B63FD">
        <w:t>opinions</w:t>
      </w:r>
      <w:r w:rsidRPr="008E5B70">
        <w:t xml:space="preserve">, which were then categorized and compared against findings from the Reddit data. This </w:t>
      </w:r>
      <w:r w:rsidR="009B63FD">
        <w:t>compariso</w:t>
      </w:r>
      <w:r w:rsidRPr="008E5B70">
        <w:t>n allowed for a multi-perspective understanding of industry realities and challenges.</w:t>
      </w:r>
    </w:p>
    <w:p w14:paraId="5111E021" w14:textId="0029B783" w:rsidR="00A82AFA" w:rsidRPr="008E5B70" w:rsidRDefault="00173D91" w:rsidP="00173D91">
      <w:pPr>
        <w:jc w:val="center"/>
      </w:pPr>
      <w:r w:rsidRPr="003B19DE">
        <w:drawing>
          <wp:inline distT="0" distB="0" distL="0" distR="0" wp14:anchorId="5B71C6C6" wp14:editId="4CF6713A">
            <wp:extent cx="3348849" cy="3341077"/>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10337" cy="3402422"/>
                    </a:xfrm>
                    <a:prstGeom prst="rect">
                      <a:avLst/>
                    </a:prstGeom>
                  </pic:spPr>
                </pic:pic>
              </a:graphicData>
            </a:graphic>
          </wp:inline>
        </w:drawing>
      </w:r>
    </w:p>
    <w:p w14:paraId="6FB0CB0D" w14:textId="726F5695" w:rsidR="00D44AB2" w:rsidRPr="00C808CB" w:rsidRDefault="00CA6213" w:rsidP="00173D91">
      <w:pPr>
        <w:jc w:val="center"/>
      </w:pPr>
      <w:r w:rsidRPr="004D23B4">
        <w:rPr>
          <w:b/>
          <w:bCs/>
        </w:rPr>
        <w:t xml:space="preserve">Figure 1. </w:t>
      </w:r>
      <w:r w:rsidRPr="00C808CB">
        <w:t>Visual Research Method</w:t>
      </w:r>
      <w:r w:rsidR="00EC68DB" w:rsidRPr="00C808CB">
        <w:t>ology</w:t>
      </w:r>
      <w:r w:rsidRPr="00C808CB">
        <w:t xml:space="preserve"> </w:t>
      </w:r>
      <w:r w:rsidR="00EC68DB" w:rsidRPr="00C808CB">
        <w:t>Flowchart</w:t>
      </w:r>
    </w:p>
    <w:p w14:paraId="5E1C101E" w14:textId="77777777" w:rsidR="00D44AB2" w:rsidRPr="004D23B4" w:rsidRDefault="00D44AB2" w:rsidP="00D44AB2">
      <w:pPr>
        <w:jc w:val="center"/>
        <w:rPr>
          <w:b/>
          <w:bCs/>
        </w:rPr>
      </w:pPr>
    </w:p>
    <w:p w14:paraId="18763638" w14:textId="2B133441" w:rsidR="0071684B" w:rsidRDefault="00D44AB2" w:rsidP="006C613C">
      <w:pPr>
        <w:rPr>
          <w:b/>
          <w:bCs/>
        </w:rPr>
      </w:pPr>
      <w:r w:rsidRPr="004D23B4">
        <w:rPr>
          <w:b/>
          <w:bCs/>
        </w:rPr>
        <w:t>3. Results</w:t>
      </w:r>
    </w:p>
    <w:p w14:paraId="798BACE3" w14:textId="10B5314B" w:rsidR="00FC29FC" w:rsidRPr="00FB44BB" w:rsidRDefault="00FC29FC" w:rsidP="006C613C">
      <w:pPr>
        <w:spacing w:before="100" w:beforeAutospacing="1" w:after="100" w:afterAutospacing="1"/>
        <w:rPr>
          <w:color w:val="FF0000"/>
        </w:rPr>
      </w:pPr>
      <w:r>
        <w:t xml:space="preserve">The dataset consisted of 464 posts, including all associated comments, from the r/Construction subreddit during January 2025. It was analyzed using natural language processing (NLP) techniques. The thematic analysis identified seven distinct categories of discussion, capturing the complex nature of the challenges and conversations present within the construction community. </w:t>
      </w:r>
    </w:p>
    <w:p w14:paraId="743F53AA" w14:textId="786AFF46" w:rsidR="0071684B" w:rsidRPr="0071684B" w:rsidRDefault="0071684B" w:rsidP="00D44AB2">
      <w:pPr>
        <w:spacing w:line="480" w:lineRule="auto"/>
      </w:pPr>
      <w:r w:rsidRPr="00BA5893">
        <w:rPr>
          <w:b/>
          <w:bCs/>
        </w:rPr>
        <w:lastRenderedPageBreak/>
        <w:t>Table 1.</w:t>
      </w:r>
      <w:r w:rsidRPr="0071684B">
        <w:t xml:space="preserve"> </w:t>
      </w:r>
      <w:r>
        <w:t xml:space="preserve">Thematic Categorization of Discussions in the r/Construction subreddi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485"/>
        <w:gridCol w:w="4525"/>
      </w:tblGrid>
      <w:tr w:rsidR="0071684B" w:rsidRPr="0071684B" w14:paraId="4189F052" w14:textId="77777777" w:rsidTr="0071684B">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15B5B2AF" w14:textId="77777777" w:rsidR="0071684B" w:rsidRPr="0071684B" w:rsidRDefault="0071684B" w:rsidP="0071684B">
            <w:pPr>
              <w:textAlignment w:val="baseline"/>
              <w:rPr>
                <w:sz w:val="20"/>
                <w:szCs w:val="20"/>
              </w:rPr>
            </w:pPr>
            <w:r w:rsidRPr="0071684B">
              <w:rPr>
                <w:b/>
                <w:bCs/>
                <w:sz w:val="20"/>
                <w:szCs w:val="20"/>
              </w:rPr>
              <w:t>Theme</w:t>
            </w:r>
            <w:r w:rsidRPr="0071684B">
              <w:rPr>
                <w:sz w:val="20"/>
                <w:szCs w:val="20"/>
              </w:rPr>
              <w:t> </w:t>
            </w:r>
          </w:p>
        </w:tc>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7694B252" w14:textId="77777777" w:rsidR="0071684B" w:rsidRPr="0071684B" w:rsidRDefault="0071684B" w:rsidP="0071684B">
            <w:pPr>
              <w:textAlignment w:val="baseline"/>
              <w:rPr>
                <w:sz w:val="20"/>
                <w:szCs w:val="20"/>
              </w:rPr>
            </w:pPr>
            <w:r w:rsidRPr="0071684B">
              <w:rPr>
                <w:b/>
                <w:bCs/>
                <w:sz w:val="20"/>
                <w:szCs w:val="20"/>
              </w:rPr>
              <w:t>Details</w:t>
            </w:r>
            <w:r w:rsidRPr="0071684B">
              <w:rPr>
                <w:sz w:val="20"/>
                <w:szCs w:val="20"/>
              </w:rPr>
              <w:t> </w:t>
            </w:r>
          </w:p>
        </w:tc>
      </w:tr>
      <w:tr w:rsidR="0071684B" w:rsidRPr="0071684B" w14:paraId="0D50E4EC" w14:textId="77777777" w:rsidTr="0071684B">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63D54F6E" w14:textId="77777777" w:rsidR="0071684B" w:rsidRPr="0071684B" w:rsidRDefault="0071684B" w:rsidP="0071684B">
            <w:pPr>
              <w:textAlignment w:val="baseline"/>
              <w:rPr>
                <w:sz w:val="20"/>
                <w:szCs w:val="20"/>
              </w:rPr>
            </w:pPr>
            <w:r w:rsidRPr="0071684B">
              <w:rPr>
                <w:sz w:val="20"/>
                <w:szCs w:val="20"/>
              </w:rPr>
              <w:t>Construction Materials &amp; Techniques </w:t>
            </w:r>
          </w:p>
          <w:p w14:paraId="09552068" w14:textId="77777777" w:rsidR="0071684B" w:rsidRPr="0071684B" w:rsidRDefault="0071684B" w:rsidP="0071684B">
            <w:pPr>
              <w:textAlignment w:val="baseline"/>
              <w:rPr>
                <w:sz w:val="20"/>
                <w:szCs w:val="20"/>
              </w:rPr>
            </w:pPr>
            <w:r w:rsidRPr="0071684B">
              <w:rPr>
                <w:sz w:val="20"/>
                <w:szCs w:val="20"/>
              </w:rPr>
              <w:t> </w:t>
            </w:r>
          </w:p>
        </w:tc>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21C8E969" w14:textId="77777777" w:rsidR="0071684B" w:rsidRPr="00B64D08" w:rsidRDefault="0071684B" w:rsidP="001D426A">
            <w:pPr>
              <w:pStyle w:val="ListParagraph"/>
              <w:numPr>
                <w:ilvl w:val="0"/>
                <w:numId w:val="10"/>
              </w:numPr>
              <w:textAlignment w:val="baseline"/>
              <w:rPr>
                <w:sz w:val="20"/>
                <w:szCs w:val="20"/>
              </w:rPr>
            </w:pPr>
            <w:r w:rsidRPr="00B64D08">
              <w:rPr>
                <w:sz w:val="20"/>
                <w:szCs w:val="20"/>
              </w:rPr>
              <w:t>Material selection, quality, and cost considerations </w:t>
            </w:r>
          </w:p>
          <w:p w14:paraId="33AF1A64" w14:textId="77777777" w:rsidR="0071684B" w:rsidRPr="00B64D08" w:rsidRDefault="0071684B" w:rsidP="001D426A">
            <w:pPr>
              <w:pStyle w:val="ListParagraph"/>
              <w:numPr>
                <w:ilvl w:val="0"/>
                <w:numId w:val="10"/>
              </w:numPr>
              <w:textAlignment w:val="baseline"/>
              <w:rPr>
                <w:sz w:val="20"/>
                <w:szCs w:val="20"/>
              </w:rPr>
            </w:pPr>
            <w:r w:rsidRPr="00B64D08">
              <w:rPr>
                <w:sz w:val="20"/>
                <w:szCs w:val="20"/>
              </w:rPr>
              <w:t>Installation and maintenance techniques </w:t>
            </w:r>
          </w:p>
          <w:p w14:paraId="5F943F79" w14:textId="77777777" w:rsidR="0071684B" w:rsidRPr="00B64D08" w:rsidRDefault="0071684B" w:rsidP="001D426A">
            <w:pPr>
              <w:pStyle w:val="ListParagraph"/>
              <w:numPr>
                <w:ilvl w:val="0"/>
                <w:numId w:val="10"/>
              </w:numPr>
              <w:textAlignment w:val="baseline"/>
              <w:rPr>
                <w:sz w:val="20"/>
                <w:szCs w:val="20"/>
              </w:rPr>
            </w:pPr>
            <w:r w:rsidRPr="00B64D08">
              <w:rPr>
                <w:sz w:val="20"/>
                <w:szCs w:val="20"/>
              </w:rPr>
              <w:t>Structural integrity and engineering concerns </w:t>
            </w:r>
          </w:p>
          <w:p w14:paraId="5553FA4B" w14:textId="77777777" w:rsidR="0071684B" w:rsidRPr="00B64D08" w:rsidRDefault="0071684B" w:rsidP="001D426A">
            <w:pPr>
              <w:pStyle w:val="ListParagraph"/>
              <w:numPr>
                <w:ilvl w:val="0"/>
                <w:numId w:val="10"/>
              </w:numPr>
              <w:textAlignment w:val="baseline"/>
              <w:rPr>
                <w:sz w:val="20"/>
                <w:szCs w:val="20"/>
              </w:rPr>
            </w:pPr>
            <w:r w:rsidRPr="00B64D08">
              <w:rPr>
                <w:sz w:val="20"/>
                <w:szCs w:val="20"/>
              </w:rPr>
              <w:t>Sustainability and historical construction methods </w:t>
            </w:r>
          </w:p>
          <w:p w14:paraId="11B5FA52" w14:textId="77777777" w:rsidR="0071684B" w:rsidRPr="00B64D08" w:rsidRDefault="0071684B" w:rsidP="001D426A">
            <w:pPr>
              <w:pStyle w:val="ListParagraph"/>
              <w:numPr>
                <w:ilvl w:val="0"/>
                <w:numId w:val="10"/>
              </w:numPr>
              <w:textAlignment w:val="baseline"/>
              <w:rPr>
                <w:sz w:val="20"/>
                <w:szCs w:val="20"/>
              </w:rPr>
            </w:pPr>
            <w:r w:rsidRPr="00B64D08">
              <w:rPr>
                <w:sz w:val="20"/>
                <w:szCs w:val="20"/>
              </w:rPr>
              <w:t>Insulation, waterproofing, and weatherproofing strategies </w:t>
            </w:r>
          </w:p>
        </w:tc>
      </w:tr>
      <w:tr w:rsidR="0071684B" w:rsidRPr="0071684B" w14:paraId="0E07E349" w14:textId="77777777" w:rsidTr="0071684B">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736AEFFF" w14:textId="77777777" w:rsidR="0071684B" w:rsidRPr="0071684B" w:rsidRDefault="0071684B" w:rsidP="0071684B">
            <w:pPr>
              <w:textAlignment w:val="baseline"/>
              <w:rPr>
                <w:sz w:val="20"/>
                <w:szCs w:val="20"/>
              </w:rPr>
            </w:pPr>
            <w:r w:rsidRPr="0071684B">
              <w:rPr>
                <w:color w:val="000000"/>
                <w:sz w:val="20"/>
                <w:szCs w:val="20"/>
              </w:rPr>
              <w:t>Tools, Equipment, &amp; Technology </w:t>
            </w:r>
          </w:p>
        </w:tc>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688607AA" w14:textId="5A24CF2F" w:rsidR="0071684B" w:rsidRPr="00B64D08" w:rsidRDefault="0071684B" w:rsidP="001D426A">
            <w:pPr>
              <w:pStyle w:val="ListParagraph"/>
              <w:numPr>
                <w:ilvl w:val="0"/>
                <w:numId w:val="11"/>
              </w:numPr>
              <w:textAlignment w:val="baseline"/>
              <w:rPr>
                <w:sz w:val="20"/>
                <w:szCs w:val="20"/>
              </w:rPr>
            </w:pPr>
            <w:r w:rsidRPr="00B64D08">
              <w:rPr>
                <w:sz w:val="20"/>
                <w:szCs w:val="20"/>
              </w:rPr>
              <w:t>Tool preferences, performance, and mainten</w:t>
            </w:r>
            <w:r w:rsidR="007543EB" w:rsidRPr="00B64D08">
              <w:rPr>
                <w:sz w:val="20"/>
                <w:szCs w:val="20"/>
              </w:rPr>
              <w:t>a</w:t>
            </w:r>
            <w:r w:rsidRPr="00B64D08">
              <w:rPr>
                <w:sz w:val="20"/>
                <w:szCs w:val="20"/>
              </w:rPr>
              <w:t>nce </w:t>
            </w:r>
          </w:p>
          <w:p w14:paraId="78E0F2AD" w14:textId="77777777" w:rsidR="0071684B" w:rsidRPr="00B64D08" w:rsidRDefault="0071684B" w:rsidP="001D426A">
            <w:pPr>
              <w:pStyle w:val="ListParagraph"/>
              <w:numPr>
                <w:ilvl w:val="0"/>
                <w:numId w:val="11"/>
              </w:numPr>
              <w:textAlignment w:val="baseline"/>
              <w:rPr>
                <w:sz w:val="20"/>
                <w:szCs w:val="20"/>
              </w:rPr>
            </w:pPr>
            <w:r w:rsidRPr="00B64D08">
              <w:rPr>
                <w:sz w:val="20"/>
                <w:szCs w:val="20"/>
              </w:rPr>
              <w:t>Software solutions for project management and estimation </w:t>
            </w:r>
          </w:p>
          <w:p w14:paraId="68CAC298" w14:textId="77777777" w:rsidR="0071684B" w:rsidRPr="00B64D08" w:rsidRDefault="0071684B" w:rsidP="001D426A">
            <w:pPr>
              <w:pStyle w:val="ListParagraph"/>
              <w:numPr>
                <w:ilvl w:val="0"/>
                <w:numId w:val="11"/>
              </w:numPr>
              <w:textAlignment w:val="baseline"/>
              <w:rPr>
                <w:sz w:val="20"/>
                <w:szCs w:val="20"/>
              </w:rPr>
            </w:pPr>
            <w:r w:rsidRPr="00B64D08">
              <w:rPr>
                <w:sz w:val="20"/>
                <w:szCs w:val="20"/>
              </w:rPr>
              <w:t>Integration of new technology, automation, and AI in construction </w:t>
            </w:r>
          </w:p>
          <w:p w14:paraId="459822DA" w14:textId="77777777" w:rsidR="0071684B" w:rsidRPr="00B64D08" w:rsidRDefault="0071684B" w:rsidP="001D426A">
            <w:pPr>
              <w:pStyle w:val="ListParagraph"/>
              <w:numPr>
                <w:ilvl w:val="0"/>
                <w:numId w:val="11"/>
              </w:numPr>
              <w:textAlignment w:val="baseline"/>
              <w:rPr>
                <w:sz w:val="20"/>
                <w:szCs w:val="20"/>
              </w:rPr>
            </w:pPr>
            <w:r w:rsidRPr="00B64D08">
              <w:rPr>
                <w:sz w:val="20"/>
                <w:szCs w:val="20"/>
              </w:rPr>
              <w:t>Equipment safety, rental issues, and troubleshooting </w:t>
            </w:r>
          </w:p>
          <w:p w14:paraId="787DD2AB" w14:textId="77777777" w:rsidR="0071684B" w:rsidRPr="00B64D08" w:rsidRDefault="0071684B" w:rsidP="001D426A">
            <w:pPr>
              <w:pStyle w:val="ListParagraph"/>
              <w:numPr>
                <w:ilvl w:val="0"/>
                <w:numId w:val="11"/>
              </w:numPr>
              <w:textAlignment w:val="baseline"/>
              <w:rPr>
                <w:sz w:val="20"/>
                <w:szCs w:val="20"/>
              </w:rPr>
            </w:pPr>
            <w:r w:rsidRPr="00B64D08">
              <w:rPr>
                <w:sz w:val="20"/>
                <w:szCs w:val="20"/>
              </w:rPr>
              <w:t>Digital modeling, BIM, and CAD usage </w:t>
            </w:r>
          </w:p>
        </w:tc>
      </w:tr>
      <w:tr w:rsidR="0071684B" w:rsidRPr="0071684B" w14:paraId="51B94499" w14:textId="77777777" w:rsidTr="0071684B">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5FA7100E" w14:textId="77777777" w:rsidR="0071684B" w:rsidRPr="0071684B" w:rsidRDefault="0071684B" w:rsidP="0071684B">
            <w:pPr>
              <w:textAlignment w:val="baseline"/>
              <w:rPr>
                <w:sz w:val="20"/>
                <w:szCs w:val="20"/>
              </w:rPr>
            </w:pPr>
            <w:r w:rsidRPr="0071684B">
              <w:rPr>
                <w:color w:val="000000"/>
                <w:sz w:val="20"/>
                <w:szCs w:val="20"/>
              </w:rPr>
              <w:t>Safety, Regulations, &amp; Compliance </w:t>
            </w:r>
          </w:p>
        </w:tc>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271FCD31" w14:textId="77777777" w:rsidR="0071684B" w:rsidRPr="00B64D08" w:rsidRDefault="0071684B" w:rsidP="001D426A">
            <w:pPr>
              <w:pStyle w:val="ListParagraph"/>
              <w:numPr>
                <w:ilvl w:val="0"/>
                <w:numId w:val="12"/>
              </w:numPr>
              <w:textAlignment w:val="baseline"/>
              <w:rPr>
                <w:sz w:val="20"/>
                <w:szCs w:val="20"/>
              </w:rPr>
            </w:pPr>
            <w:r w:rsidRPr="00B64D08">
              <w:rPr>
                <w:sz w:val="20"/>
                <w:szCs w:val="20"/>
              </w:rPr>
              <w:t>Workplace and safety practices and regulatory adherence </w:t>
            </w:r>
          </w:p>
          <w:p w14:paraId="0A0F9E0E" w14:textId="77777777" w:rsidR="0071684B" w:rsidRPr="00B64D08" w:rsidRDefault="0071684B" w:rsidP="001D426A">
            <w:pPr>
              <w:pStyle w:val="ListParagraph"/>
              <w:numPr>
                <w:ilvl w:val="0"/>
                <w:numId w:val="12"/>
              </w:numPr>
              <w:textAlignment w:val="baseline"/>
              <w:rPr>
                <w:sz w:val="20"/>
                <w:szCs w:val="20"/>
              </w:rPr>
            </w:pPr>
            <w:r w:rsidRPr="00B64D08">
              <w:rPr>
                <w:sz w:val="20"/>
                <w:szCs w:val="20"/>
              </w:rPr>
              <w:t>OSHA compliance, site hazards, and emergency response </w:t>
            </w:r>
          </w:p>
          <w:p w14:paraId="142F3CFB" w14:textId="77777777" w:rsidR="0071684B" w:rsidRPr="00B64D08" w:rsidRDefault="0071684B" w:rsidP="001D426A">
            <w:pPr>
              <w:pStyle w:val="ListParagraph"/>
              <w:numPr>
                <w:ilvl w:val="0"/>
                <w:numId w:val="12"/>
              </w:numPr>
              <w:textAlignment w:val="baseline"/>
              <w:rPr>
                <w:sz w:val="20"/>
                <w:szCs w:val="20"/>
              </w:rPr>
            </w:pPr>
            <w:r w:rsidRPr="00B64D08">
              <w:rPr>
                <w:sz w:val="20"/>
                <w:szCs w:val="20"/>
              </w:rPr>
              <w:t>Construction sequencing and structural risks </w:t>
            </w:r>
          </w:p>
          <w:p w14:paraId="73431E01" w14:textId="77777777" w:rsidR="0071684B" w:rsidRPr="00B64D08" w:rsidRDefault="0071684B" w:rsidP="001D426A">
            <w:pPr>
              <w:pStyle w:val="ListParagraph"/>
              <w:numPr>
                <w:ilvl w:val="0"/>
                <w:numId w:val="12"/>
              </w:numPr>
              <w:textAlignment w:val="baseline"/>
              <w:rPr>
                <w:sz w:val="20"/>
                <w:szCs w:val="20"/>
              </w:rPr>
            </w:pPr>
            <w:r w:rsidRPr="00B64D08">
              <w:rPr>
                <w:sz w:val="20"/>
                <w:szCs w:val="20"/>
              </w:rPr>
              <w:t>Industry standards, ADA compliance, and inspections </w:t>
            </w:r>
          </w:p>
          <w:p w14:paraId="70E30EBC" w14:textId="77777777" w:rsidR="0071684B" w:rsidRPr="00B64D08" w:rsidRDefault="0071684B" w:rsidP="001D426A">
            <w:pPr>
              <w:pStyle w:val="ListParagraph"/>
              <w:numPr>
                <w:ilvl w:val="0"/>
                <w:numId w:val="12"/>
              </w:numPr>
              <w:textAlignment w:val="baseline"/>
              <w:rPr>
                <w:sz w:val="20"/>
                <w:szCs w:val="20"/>
              </w:rPr>
            </w:pPr>
            <w:r w:rsidRPr="00B64D08">
              <w:rPr>
                <w:sz w:val="20"/>
                <w:szCs w:val="20"/>
              </w:rPr>
              <w:t>Worker classification, employment rights, and liability concerns  </w:t>
            </w:r>
          </w:p>
        </w:tc>
      </w:tr>
      <w:tr w:rsidR="0071684B" w:rsidRPr="0071684B" w14:paraId="2DC01C1D" w14:textId="77777777" w:rsidTr="0071684B">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4B8976A0" w14:textId="77777777" w:rsidR="0071684B" w:rsidRPr="0071684B" w:rsidRDefault="0071684B" w:rsidP="0071684B">
            <w:pPr>
              <w:textAlignment w:val="baseline"/>
              <w:rPr>
                <w:sz w:val="20"/>
                <w:szCs w:val="20"/>
              </w:rPr>
            </w:pPr>
            <w:r w:rsidRPr="0071684B">
              <w:rPr>
                <w:color w:val="000000"/>
                <w:sz w:val="20"/>
                <w:szCs w:val="20"/>
              </w:rPr>
              <w:t>Career Development &amp; Workforce Challenges </w:t>
            </w:r>
          </w:p>
        </w:tc>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7398B82E" w14:textId="77777777" w:rsidR="0071684B" w:rsidRPr="00B64D08" w:rsidRDefault="0071684B" w:rsidP="001D426A">
            <w:pPr>
              <w:pStyle w:val="ListParagraph"/>
              <w:numPr>
                <w:ilvl w:val="0"/>
                <w:numId w:val="13"/>
              </w:numPr>
              <w:textAlignment w:val="baseline"/>
              <w:rPr>
                <w:sz w:val="20"/>
                <w:szCs w:val="20"/>
              </w:rPr>
            </w:pPr>
            <w:r w:rsidRPr="00B64D08">
              <w:rPr>
                <w:sz w:val="20"/>
                <w:szCs w:val="20"/>
              </w:rPr>
              <w:t>Apprenticeships, trade skills, and mentorship </w:t>
            </w:r>
          </w:p>
          <w:p w14:paraId="44DEB7AB" w14:textId="77777777" w:rsidR="0071684B" w:rsidRPr="00B64D08" w:rsidRDefault="0071684B" w:rsidP="001D426A">
            <w:pPr>
              <w:pStyle w:val="ListParagraph"/>
              <w:numPr>
                <w:ilvl w:val="0"/>
                <w:numId w:val="13"/>
              </w:numPr>
              <w:textAlignment w:val="baseline"/>
              <w:rPr>
                <w:sz w:val="20"/>
                <w:szCs w:val="20"/>
              </w:rPr>
            </w:pPr>
            <w:r w:rsidRPr="00B64D08">
              <w:rPr>
                <w:sz w:val="20"/>
                <w:szCs w:val="20"/>
              </w:rPr>
              <w:t>Transitioning into construction from other careers </w:t>
            </w:r>
          </w:p>
          <w:p w14:paraId="2F38F7CF" w14:textId="77777777" w:rsidR="0071684B" w:rsidRPr="00B64D08" w:rsidRDefault="0071684B" w:rsidP="001D426A">
            <w:pPr>
              <w:pStyle w:val="ListParagraph"/>
              <w:numPr>
                <w:ilvl w:val="0"/>
                <w:numId w:val="13"/>
              </w:numPr>
              <w:textAlignment w:val="baseline"/>
              <w:rPr>
                <w:sz w:val="20"/>
                <w:szCs w:val="20"/>
              </w:rPr>
            </w:pPr>
            <w:r w:rsidRPr="00B64D08">
              <w:rPr>
                <w:sz w:val="20"/>
                <w:szCs w:val="20"/>
              </w:rPr>
              <w:t>Union vs. Non-union work and labor market trends </w:t>
            </w:r>
          </w:p>
          <w:p w14:paraId="37878E20" w14:textId="77777777" w:rsidR="0071684B" w:rsidRPr="00B64D08" w:rsidRDefault="0071684B" w:rsidP="001D426A">
            <w:pPr>
              <w:pStyle w:val="ListParagraph"/>
              <w:numPr>
                <w:ilvl w:val="0"/>
                <w:numId w:val="13"/>
              </w:numPr>
              <w:textAlignment w:val="baseline"/>
              <w:rPr>
                <w:sz w:val="20"/>
                <w:szCs w:val="20"/>
              </w:rPr>
            </w:pPr>
            <w:r w:rsidRPr="00B64D08">
              <w:rPr>
                <w:sz w:val="20"/>
                <w:szCs w:val="20"/>
              </w:rPr>
              <w:t>Long-term career growth and leadership development </w:t>
            </w:r>
          </w:p>
          <w:p w14:paraId="666437DE" w14:textId="77777777" w:rsidR="0071684B" w:rsidRPr="00B64D08" w:rsidRDefault="0071684B" w:rsidP="001D426A">
            <w:pPr>
              <w:pStyle w:val="ListParagraph"/>
              <w:numPr>
                <w:ilvl w:val="0"/>
                <w:numId w:val="13"/>
              </w:numPr>
              <w:textAlignment w:val="baseline"/>
              <w:rPr>
                <w:sz w:val="20"/>
                <w:szCs w:val="20"/>
              </w:rPr>
            </w:pPr>
            <w:r w:rsidRPr="00B64D08">
              <w:rPr>
                <w:sz w:val="20"/>
                <w:szCs w:val="20"/>
              </w:rPr>
              <w:t>Work-life balance </w:t>
            </w:r>
          </w:p>
        </w:tc>
      </w:tr>
      <w:tr w:rsidR="0071684B" w:rsidRPr="0071684B" w14:paraId="69347BF7" w14:textId="77777777" w:rsidTr="0071684B">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3E033D8E" w14:textId="77777777" w:rsidR="0071684B" w:rsidRPr="0071684B" w:rsidRDefault="0071684B" w:rsidP="0071684B">
            <w:pPr>
              <w:textAlignment w:val="baseline"/>
              <w:rPr>
                <w:sz w:val="20"/>
                <w:szCs w:val="20"/>
              </w:rPr>
            </w:pPr>
            <w:r w:rsidRPr="0071684B">
              <w:rPr>
                <w:color w:val="000000"/>
                <w:sz w:val="20"/>
                <w:szCs w:val="20"/>
              </w:rPr>
              <w:t>Project Management &amp; Communication </w:t>
            </w:r>
          </w:p>
        </w:tc>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1D5D5332" w14:textId="77777777" w:rsidR="0071684B" w:rsidRPr="00B64D08" w:rsidRDefault="0071684B" w:rsidP="001D426A">
            <w:pPr>
              <w:pStyle w:val="ListParagraph"/>
              <w:numPr>
                <w:ilvl w:val="0"/>
                <w:numId w:val="14"/>
              </w:numPr>
              <w:textAlignment w:val="baseline"/>
              <w:rPr>
                <w:sz w:val="20"/>
                <w:szCs w:val="20"/>
              </w:rPr>
            </w:pPr>
            <w:r w:rsidRPr="00B64D08">
              <w:rPr>
                <w:sz w:val="20"/>
                <w:szCs w:val="20"/>
              </w:rPr>
              <w:t>Coordination between trades, architects, and contractors </w:t>
            </w:r>
          </w:p>
          <w:p w14:paraId="204D5A24" w14:textId="77777777" w:rsidR="0071684B" w:rsidRPr="00B64D08" w:rsidRDefault="0071684B" w:rsidP="001D426A">
            <w:pPr>
              <w:pStyle w:val="ListParagraph"/>
              <w:numPr>
                <w:ilvl w:val="0"/>
                <w:numId w:val="14"/>
              </w:numPr>
              <w:textAlignment w:val="baseline"/>
              <w:rPr>
                <w:sz w:val="20"/>
                <w:szCs w:val="20"/>
              </w:rPr>
            </w:pPr>
            <w:r w:rsidRPr="00B64D08">
              <w:rPr>
                <w:sz w:val="20"/>
                <w:szCs w:val="20"/>
              </w:rPr>
              <w:t>Project planning, bidding, and cost estimation </w:t>
            </w:r>
          </w:p>
          <w:p w14:paraId="5287DAAA" w14:textId="77777777" w:rsidR="0071684B" w:rsidRPr="00B64D08" w:rsidRDefault="0071684B" w:rsidP="001D426A">
            <w:pPr>
              <w:pStyle w:val="ListParagraph"/>
              <w:numPr>
                <w:ilvl w:val="0"/>
                <w:numId w:val="14"/>
              </w:numPr>
              <w:textAlignment w:val="baseline"/>
              <w:rPr>
                <w:sz w:val="20"/>
                <w:szCs w:val="20"/>
              </w:rPr>
            </w:pPr>
            <w:r w:rsidRPr="00B64D08">
              <w:rPr>
                <w:sz w:val="20"/>
                <w:szCs w:val="20"/>
              </w:rPr>
              <w:t>Construction documentation and accountability </w:t>
            </w:r>
          </w:p>
          <w:p w14:paraId="40DC7F74" w14:textId="77777777" w:rsidR="0071684B" w:rsidRPr="00B64D08" w:rsidRDefault="0071684B" w:rsidP="001D426A">
            <w:pPr>
              <w:pStyle w:val="ListParagraph"/>
              <w:numPr>
                <w:ilvl w:val="0"/>
                <w:numId w:val="14"/>
              </w:numPr>
              <w:textAlignment w:val="baseline"/>
              <w:rPr>
                <w:sz w:val="20"/>
                <w:szCs w:val="20"/>
              </w:rPr>
            </w:pPr>
            <w:r w:rsidRPr="00B64D08">
              <w:rPr>
                <w:sz w:val="20"/>
                <w:szCs w:val="20"/>
              </w:rPr>
              <w:t>Client management, expectations, and conflict resolution </w:t>
            </w:r>
          </w:p>
          <w:p w14:paraId="66125ADB" w14:textId="77777777" w:rsidR="0071684B" w:rsidRPr="00B64D08" w:rsidRDefault="0071684B" w:rsidP="001D426A">
            <w:pPr>
              <w:pStyle w:val="ListParagraph"/>
              <w:numPr>
                <w:ilvl w:val="0"/>
                <w:numId w:val="14"/>
              </w:numPr>
              <w:textAlignment w:val="baseline"/>
              <w:rPr>
                <w:sz w:val="20"/>
                <w:szCs w:val="20"/>
              </w:rPr>
            </w:pPr>
            <w:r w:rsidRPr="00B64D08">
              <w:rPr>
                <w:sz w:val="20"/>
                <w:szCs w:val="20"/>
              </w:rPr>
              <w:t>Software integration for efficiency reporting </w:t>
            </w:r>
          </w:p>
        </w:tc>
      </w:tr>
      <w:tr w:rsidR="0071684B" w:rsidRPr="0071684B" w14:paraId="4E09E979" w14:textId="77777777" w:rsidTr="0071684B">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1D84AEF7" w14:textId="77777777" w:rsidR="0071684B" w:rsidRPr="0071684B" w:rsidRDefault="0071684B" w:rsidP="0071684B">
            <w:pPr>
              <w:textAlignment w:val="baseline"/>
              <w:rPr>
                <w:sz w:val="20"/>
                <w:szCs w:val="20"/>
              </w:rPr>
            </w:pPr>
            <w:r w:rsidRPr="0071684B">
              <w:rPr>
                <w:color w:val="000000"/>
                <w:sz w:val="20"/>
                <w:szCs w:val="20"/>
              </w:rPr>
              <w:t>Workplace Culture &amp; Social Aspects </w:t>
            </w:r>
          </w:p>
        </w:tc>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0638F35B" w14:textId="77777777" w:rsidR="0071684B" w:rsidRPr="00B64D08" w:rsidRDefault="0071684B" w:rsidP="001D426A">
            <w:pPr>
              <w:pStyle w:val="ListParagraph"/>
              <w:numPr>
                <w:ilvl w:val="0"/>
                <w:numId w:val="15"/>
              </w:numPr>
              <w:textAlignment w:val="baseline"/>
              <w:rPr>
                <w:sz w:val="20"/>
                <w:szCs w:val="20"/>
              </w:rPr>
            </w:pPr>
            <w:r w:rsidRPr="00B64D08">
              <w:rPr>
                <w:sz w:val="20"/>
                <w:szCs w:val="20"/>
              </w:rPr>
              <w:t>Humor, camaraderie, and job site dynamic </w:t>
            </w:r>
          </w:p>
          <w:p w14:paraId="51DC9152" w14:textId="77777777" w:rsidR="0071684B" w:rsidRPr="00B64D08" w:rsidRDefault="0071684B" w:rsidP="001D426A">
            <w:pPr>
              <w:pStyle w:val="ListParagraph"/>
              <w:numPr>
                <w:ilvl w:val="0"/>
                <w:numId w:val="15"/>
              </w:numPr>
              <w:textAlignment w:val="baseline"/>
              <w:rPr>
                <w:sz w:val="20"/>
                <w:szCs w:val="20"/>
              </w:rPr>
            </w:pPr>
            <w:r w:rsidRPr="00B64D08">
              <w:rPr>
                <w:sz w:val="20"/>
                <w:szCs w:val="20"/>
              </w:rPr>
              <w:t>Alcohol consumption and cultural norms in construction </w:t>
            </w:r>
          </w:p>
          <w:p w14:paraId="15BFD786" w14:textId="77777777" w:rsidR="0071684B" w:rsidRPr="00B64D08" w:rsidRDefault="0071684B" w:rsidP="001D426A">
            <w:pPr>
              <w:pStyle w:val="ListParagraph"/>
              <w:numPr>
                <w:ilvl w:val="0"/>
                <w:numId w:val="15"/>
              </w:numPr>
              <w:textAlignment w:val="baseline"/>
              <w:rPr>
                <w:sz w:val="20"/>
                <w:szCs w:val="20"/>
              </w:rPr>
            </w:pPr>
            <w:r w:rsidRPr="00B64D08">
              <w:rPr>
                <w:sz w:val="20"/>
                <w:szCs w:val="20"/>
              </w:rPr>
              <w:t>Diversity, language barriers, and generational differences </w:t>
            </w:r>
          </w:p>
          <w:p w14:paraId="7BBBF642" w14:textId="77777777" w:rsidR="0071684B" w:rsidRPr="00B64D08" w:rsidRDefault="0071684B" w:rsidP="001D426A">
            <w:pPr>
              <w:pStyle w:val="ListParagraph"/>
              <w:numPr>
                <w:ilvl w:val="0"/>
                <w:numId w:val="15"/>
              </w:numPr>
              <w:textAlignment w:val="baseline"/>
              <w:rPr>
                <w:sz w:val="20"/>
                <w:szCs w:val="20"/>
              </w:rPr>
            </w:pPr>
            <w:r w:rsidRPr="00B64D08">
              <w:rPr>
                <w:sz w:val="20"/>
                <w:szCs w:val="20"/>
              </w:rPr>
              <w:lastRenderedPageBreak/>
              <w:t>Mental health, stress, and toxic workplace environments </w:t>
            </w:r>
          </w:p>
          <w:p w14:paraId="74E34639" w14:textId="77777777" w:rsidR="0071684B" w:rsidRPr="00B64D08" w:rsidRDefault="0071684B" w:rsidP="001D426A">
            <w:pPr>
              <w:pStyle w:val="ListParagraph"/>
              <w:numPr>
                <w:ilvl w:val="0"/>
                <w:numId w:val="15"/>
              </w:numPr>
              <w:textAlignment w:val="baseline"/>
              <w:rPr>
                <w:sz w:val="20"/>
                <w:szCs w:val="20"/>
              </w:rPr>
            </w:pPr>
            <w:r w:rsidRPr="00B64D08">
              <w:rPr>
                <w:sz w:val="20"/>
                <w:szCs w:val="20"/>
              </w:rPr>
              <w:t>Perceptions of trades and professional identity </w:t>
            </w:r>
          </w:p>
        </w:tc>
      </w:tr>
      <w:tr w:rsidR="0071684B" w:rsidRPr="0071684B" w14:paraId="354AC1E3" w14:textId="77777777" w:rsidTr="0071684B">
        <w:trPr>
          <w:trHeight w:val="300"/>
        </w:trPr>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6D4EAF08" w14:textId="77777777" w:rsidR="0071684B" w:rsidRPr="0071684B" w:rsidRDefault="0071684B" w:rsidP="0071684B">
            <w:pPr>
              <w:textAlignment w:val="baseline"/>
              <w:rPr>
                <w:sz w:val="20"/>
                <w:szCs w:val="20"/>
              </w:rPr>
            </w:pPr>
            <w:r w:rsidRPr="0071684B">
              <w:rPr>
                <w:color w:val="000000"/>
                <w:sz w:val="20"/>
                <w:szCs w:val="20"/>
              </w:rPr>
              <w:lastRenderedPageBreak/>
              <w:t>Specialized Construction &amp; Niche Topics </w:t>
            </w:r>
          </w:p>
        </w:tc>
        <w:tc>
          <w:tcPr>
            <w:tcW w:w="4665" w:type="dxa"/>
            <w:tcBorders>
              <w:top w:val="single" w:sz="6" w:space="0" w:color="auto"/>
              <w:left w:val="single" w:sz="6" w:space="0" w:color="auto"/>
              <w:bottom w:val="single" w:sz="6" w:space="0" w:color="auto"/>
              <w:right w:val="single" w:sz="6" w:space="0" w:color="auto"/>
            </w:tcBorders>
            <w:shd w:val="clear" w:color="auto" w:fill="auto"/>
            <w:hideMark/>
          </w:tcPr>
          <w:p w14:paraId="7E9DAB35" w14:textId="77777777" w:rsidR="0071684B" w:rsidRPr="00B64D08" w:rsidRDefault="0071684B" w:rsidP="001D426A">
            <w:pPr>
              <w:pStyle w:val="ListParagraph"/>
              <w:numPr>
                <w:ilvl w:val="0"/>
                <w:numId w:val="16"/>
              </w:numPr>
              <w:textAlignment w:val="baseline"/>
              <w:rPr>
                <w:sz w:val="20"/>
                <w:szCs w:val="20"/>
              </w:rPr>
            </w:pPr>
            <w:r w:rsidRPr="00B64D08">
              <w:rPr>
                <w:sz w:val="20"/>
                <w:szCs w:val="20"/>
              </w:rPr>
              <w:t>Historical preservation and restoration </w:t>
            </w:r>
          </w:p>
          <w:p w14:paraId="01BE0047" w14:textId="77777777" w:rsidR="0071684B" w:rsidRPr="00B64D08" w:rsidRDefault="0071684B" w:rsidP="001D426A">
            <w:pPr>
              <w:pStyle w:val="ListParagraph"/>
              <w:numPr>
                <w:ilvl w:val="0"/>
                <w:numId w:val="16"/>
              </w:numPr>
              <w:textAlignment w:val="baseline"/>
              <w:rPr>
                <w:sz w:val="20"/>
                <w:szCs w:val="20"/>
              </w:rPr>
            </w:pPr>
            <w:r w:rsidRPr="00B64D08">
              <w:rPr>
                <w:sz w:val="20"/>
                <w:szCs w:val="20"/>
              </w:rPr>
              <w:t>Urban infrastructure, space construction, and future developments </w:t>
            </w:r>
          </w:p>
          <w:p w14:paraId="711D462F" w14:textId="77777777" w:rsidR="0071684B" w:rsidRPr="00B64D08" w:rsidRDefault="0071684B" w:rsidP="001D426A">
            <w:pPr>
              <w:pStyle w:val="ListParagraph"/>
              <w:numPr>
                <w:ilvl w:val="0"/>
                <w:numId w:val="16"/>
              </w:numPr>
              <w:textAlignment w:val="baseline"/>
              <w:rPr>
                <w:sz w:val="20"/>
                <w:szCs w:val="20"/>
              </w:rPr>
            </w:pPr>
            <w:r w:rsidRPr="00B64D08">
              <w:rPr>
                <w:sz w:val="20"/>
                <w:szCs w:val="20"/>
              </w:rPr>
              <w:t>Niche craftmanship and custom design work </w:t>
            </w:r>
          </w:p>
          <w:p w14:paraId="0B1A613B" w14:textId="77777777" w:rsidR="0071684B" w:rsidRPr="00B64D08" w:rsidRDefault="0071684B" w:rsidP="001D426A">
            <w:pPr>
              <w:pStyle w:val="ListParagraph"/>
              <w:numPr>
                <w:ilvl w:val="0"/>
                <w:numId w:val="16"/>
              </w:numPr>
              <w:textAlignment w:val="baseline"/>
              <w:rPr>
                <w:sz w:val="20"/>
                <w:szCs w:val="20"/>
              </w:rPr>
            </w:pPr>
            <w:r w:rsidRPr="00B64D08">
              <w:rPr>
                <w:sz w:val="20"/>
                <w:szCs w:val="20"/>
              </w:rPr>
              <w:t>Seasonal challenges and extreme weather considerations </w:t>
            </w:r>
          </w:p>
          <w:p w14:paraId="0E10CB0F" w14:textId="77777777" w:rsidR="0071684B" w:rsidRPr="00B64D08" w:rsidRDefault="0071684B" w:rsidP="001D426A">
            <w:pPr>
              <w:pStyle w:val="ListParagraph"/>
              <w:numPr>
                <w:ilvl w:val="0"/>
                <w:numId w:val="16"/>
              </w:numPr>
              <w:textAlignment w:val="baseline"/>
              <w:rPr>
                <w:sz w:val="20"/>
                <w:szCs w:val="20"/>
              </w:rPr>
            </w:pPr>
            <w:r w:rsidRPr="00B64D08">
              <w:rPr>
                <w:sz w:val="20"/>
                <w:szCs w:val="20"/>
              </w:rPr>
              <w:t>Portable restrooms, sanitation, and site hygiene </w:t>
            </w:r>
          </w:p>
        </w:tc>
      </w:tr>
    </w:tbl>
    <w:p w14:paraId="2AF1C380" w14:textId="77777777" w:rsidR="0071684B" w:rsidRDefault="0071684B" w:rsidP="00D44AB2">
      <w:pPr>
        <w:spacing w:line="480" w:lineRule="auto"/>
        <w:rPr>
          <w:u w:val="single"/>
        </w:rPr>
      </w:pPr>
    </w:p>
    <w:p w14:paraId="2E50ED52" w14:textId="4C923AC4" w:rsidR="00C33FF1" w:rsidRPr="006630A4" w:rsidRDefault="000466A1" w:rsidP="000466A1">
      <w:pPr>
        <w:spacing w:line="480" w:lineRule="auto"/>
        <w:jc w:val="center"/>
        <w:rPr>
          <w:u w:val="single"/>
        </w:rPr>
      </w:pPr>
      <w:r>
        <w:rPr>
          <w:noProof/>
        </w:rPr>
        <w:drawing>
          <wp:inline distT="0" distB="0" distL="0" distR="0" wp14:anchorId="20E55695" wp14:editId="52B990B0">
            <wp:extent cx="5609968" cy="3126259"/>
            <wp:effectExtent l="0" t="0" r="16510" b="10795"/>
            <wp:docPr id="4" name="Chart 4">
              <a:extLst xmlns:a="http://schemas.openxmlformats.org/drawingml/2006/main">
                <a:ext uri="{FF2B5EF4-FFF2-40B4-BE49-F238E27FC236}">
                  <a16:creationId xmlns:a16="http://schemas.microsoft.com/office/drawing/2014/main" id="{6FB6917D-2DC4-A342-5A36-5AC2D7247A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AC38865" w14:textId="77777777" w:rsidR="00FB44BB" w:rsidRDefault="005F452B" w:rsidP="00FC29FC">
      <w:pPr>
        <w:jc w:val="center"/>
      </w:pPr>
      <w:r>
        <w:rPr>
          <w:b/>
          <w:bCs/>
        </w:rPr>
        <w:t xml:space="preserve">Figure 2. </w:t>
      </w:r>
      <w:r w:rsidRPr="006B4550">
        <w:t xml:space="preserve">Thematic Analysis </w:t>
      </w:r>
      <w:r w:rsidR="002D64BF">
        <w:t>of Key Themes</w:t>
      </w:r>
      <w:r w:rsidRPr="006B4550">
        <w:t xml:space="preserve"> </w:t>
      </w:r>
      <w:r w:rsidR="002D64BF">
        <w:t>Found in</w:t>
      </w:r>
      <w:r w:rsidRPr="006B4550">
        <w:t xml:space="preserve"> The Reddit Data</w:t>
      </w:r>
    </w:p>
    <w:p w14:paraId="3EC6660C" w14:textId="7C316D47" w:rsidR="0047066F" w:rsidRDefault="0047066F" w:rsidP="00FC29FC">
      <w:pPr>
        <w:spacing w:before="100" w:beforeAutospacing="1" w:after="100" w:afterAutospacing="1"/>
      </w:pPr>
      <w:r>
        <w:t xml:space="preserve">As shown in Table 1, the most frequently discussed topics were grouped into seven primary themes. Their relative frequencies and distributions are illustrated in Figure 2. The most </w:t>
      </w:r>
      <w:r w:rsidR="00AE78A9">
        <w:t xml:space="preserve">discussed </w:t>
      </w:r>
      <w:r>
        <w:t xml:space="preserve">theme was </w:t>
      </w:r>
      <w:r w:rsidRPr="00E66F2E">
        <w:rPr>
          <w:rStyle w:val="Strong"/>
          <w:b w:val="0"/>
          <w:bCs w:val="0"/>
        </w:rPr>
        <w:t>Construction Materials &amp; Techniques</w:t>
      </w:r>
      <w:r>
        <w:t>, which accounted for 26.9% of the posts (n = 125). This category included discussions on insulation methods, structural integrity, installation strategies, and historical building practices. Contributors frequently expressed concerns about balancing material quality and cost, particularly in projects limited by budget constraints or environmental conditions.</w:t>
      </w:r>
    </w:p>
    <w:p w14:paraId="5C45B9E4" w14:textId="6FEDC340" w:rsidR="0047066F" w:rsidRDefault="0047066F" w:rsidP="0047066F">
      <w:pPr>
        <w:spacing w:before="100" w:beforeAutospacing="1" w:after="100" w:afterAutospacing="1"/>
      </w:pPr>
      <w:r>
        <w:t xml:space="preserve">Discussions around </w:t>
      </w:r>
      <w:r w:rsidRPr="00E66F2E">
        <w:rPr>
          <w:rStyle w:val="Strong"/>
          <w:b w:val="0"/>
          <w:bCs w:val="0"/>
        </w:rPr>
        <w:t>Career Development &amp; Workforce Challenges</w:t>
      </w:r>
      <w:r>
        <w:t xml:space="preserve"> centered on mentorship, </w:t>
      </w:r>
      <w:r w:rsidR="003B19DE" w:rsidRPr="003B19DE">
        <w:rPr>
          <w:lang w:val="en-US"/>
        </w:rPr>
        <w:t>trainee</w:t>
      </w:r>
      <w:r>
        <w:t xml:space="preserve"> programs, union versus non-union work, and long-term job satisfaction. Issues such as work-life balance and burnout were also commonly raised, often in the context of preparing the next generation of skilled laborers. This theme appeared in 79 posts, representing 17.0% of the dataset. The </w:t>
      </w:r>
      <w:r w:rsidRPr="00E66F2E">
        <w:rPr>
          <w:rStyle w:val="Strong"/>
          <w:b w:val="0"/>
          <w:bCs w:val="0"/>
        </w:rPr>
        <w:t>Project Management &amp; Communication</w:t>
      </w:r>
      <w:r>
        <w:t xml:space="preserve"> theme, which appeared in 70 posts (15.1%), highlighted recurring issues between contractors, architects, and clients. These posts detailed problems such as project delays, cost </w:t>
      </w:r>
      <w:r w:rsidRPr="003B19DE">
        <w:rPr>
          <w:color w:val="000000" w:themeColor="text1"/>
        </w:rPr>
        <w:t>mismanagement</w:t>
      </w:r>
      <w:r>
        <w:t xml:space="preserve">, and communication </w:t>
      </w:r>
      <w:r>
        <w:lastRenderedPageBreak/>
        <w:t>breakdowns. Users frequently mentioned scheduling software, coordination inefficiencies, and challenges maintaining accountability in documentation processes.</w:t>
      </w:r>
    </w:p>
    <w:p w14:paraId="79F9505E" w14:textId="0F3A3954" w:rsidR="0047066F" w:rsidRDefault="0047066F" w:rsidP="0047066F">
      <w:pPr>
        <w:spacing w:before="100" w:beforeAutospacing="1" w:after="100" w:afterAutospacing="1"/>
      </w:pPr>
      <w:r>
        <w:t xml:space="preserve">Other themes included the </w:t>
      </w:r>
      <w:r w:rsidRPr="00E66F2E">
        <w:rPr>
          <w:rStyle w:val="Strong"/>
          <w:b w:val="0"/>
          <w:bCs w:val="0"/>
        </w:rPr>
        <w:t>Workplace Culture &amp; Social Aspects</w:t>
      </w:r>
      <w:r>
        <w:t xml:space="preserve"> category, which addressed both humorous and serious content, from job site jokes and memes to critical discussions on toxic work environments, language barriers, and trade perception. This theme appeared in 59 posts (12.7%). Similarly, the </w:t>
      </w:r>
      <w:r w:rsidRPr="00E66F2E">
        <w:rPr>
          <w:rStyle w:val="Strong"/>
          <w:b w:val="0"/>
          <w:bCs w:val="0"/>
        </w:rPr>
        <w:t>Tools, Equipment, &amp; Technology</w:t>
      </w:r>
      <w:r>
        <w:t xml:space="preserve"> category (n = 58; 12.5%) included posts about tool preferences, troubleshooting, and debates over software such as AutoCAD, Revit, and emerging AI technologies. Users in this category often focused on enhancing efficiency and minimizing delays caused by equipment issues or unfamiliar technology.</w:t>
      </w:r>
    </w:p>
    <w:p w14:paraId="23AA2EC4" w14:textId="3770FBFD" w:rsidR="0047066F" w:rsidRDefault="0047066F" w:rsidP="00F147E3">
      <w:pPr>
        <w:spacing w:before="100" w:beforeAutospacing="1" w:after="100" w:afterAutospacing="1"/>
      </w:pPr>
      <w:r>
        <w:t xml:space="preserve">A smaller, yet noteworthy, number of posts addressed </w:t>
      </w:r>
      <w:r w:rsidRPr="00E66F2E">
        <w:rPr>
          <w:rStyle w:val="Strong"/>
          <w:b w:val="0"/>
          <w:bCs w:val="0"/>
        </w:rPr>
        <w:t>Specialized Construction &amp; Niche Topics</w:t>
      </w:r>
      <w:r>
        <w:t xml:space="preserve">, such as adapting to extreme weather, historical restoration, and construction in unique environments This theme accounted for 8.2% of the posts (n = 38). The least discussed theme was </w:t>
      </w:r>
      <w:r w:rsidRPr="00E66F2E">
        <w:rPr>
          <w:rStyle w:val="Strong"/>
          <w:b w:val="0"/>
          <w:bCs w:val="0"/>
        </w:rPr>
        <w:t>Safety, Regulations, &amp; Compliance</w:t>
      </w:r>
      <w:r>
        <w:t>, which made up 7.5% of the dataset (n = 35). Posts in this category focused primarily on OSHA requirements, on-site hazards, and adherence to accessibility standards. Discussions frequently addressed the stress of regulatory compliance and inspections, indicating a heightened awareness of risk and liability on job sites.</w:t>
      </w:r>
    </w:p>
    <w:p w14:paraId="656B2941" w14:textId="06E9772B" w:rsidR="002D64BF" w:rsidRDefault="00E75843" w:rsidP="004B7F7A">
      <w:pPr>
        <w:spacing w:line="480" w:lineRule="auto"/>
        <w:jc w:val="center"/>
      </w:pPr>
      <w:r>
        <w:rPr>
          <w:noProof/>
        </w:rPr>
        <w:drawing>
          <wp:inline distT="0" distB="0" distL="0" distR="0" wp14:anchorId="563058D2" wp14:editId="321BD5AA">
            <wp:extent cx="5647038" cy="3496945"/>
            <wp:effectExtent l="0" t="0" r="11430" b="8255"/>
            <wp:docPr id="48" name="Chart 48">
              <a:extLst xmlns:a="http://schemas.openxmlformats.org/drawingml/2006/main">
                <a:ext uri="{FF2B5EF4-FFF2-40B4-BE49-F238E27FC236}">
                  <a16:creationId xmlns:a16="http://schemas.microsoft.com/office/drawing/2014/main" id="{CB25CA8C-F58F-0A47-BF21-089561B73B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61BF22A" w14:textId="396E27B0" w:rsidR="002D64BF" w:rsidRDefault="002D64BF" w:rsidP="004B7F7A">
      <w:pPr>
        <w:spacing w:line="480" w:lineRule="auto"/>
        <w:jc w:val="center"/>
        <w:rPr>
          <w:b/>
          <w:bCs/>
        </w:rPr>
      </w:pPr>
      <w:r>
        <w:rPr>
          <w:b/>
          <w:bCs/>
        </w:rPr>
        <w:t xml:space="preserve">Figure 3. </w:t>
      </w:r>
      <w:r>
        <w:t>T</w:t>
      </w:r>
      <w:r w:rsidRPr="006B4550">
        <w:t xml:space="preserve">hematic Analysis </w:t>
      </w:r>
      <w:r>
        <w:t>of Common Challenges Found in</w:t>
      </w:r>
      <w:r w:rsidRPr="006B4550">
        <w:t xml:space="preserve"> The Reddit Data</w:t>
      </w:r>
    </w:p>
    <w:p w14:paraId="37B986FB" w14:textId="2684C6E4" w:rsidR="002D64BF" w:rsidRDefault="00D27F1F" w:rsidP="004B7F7A">
      <w:pPr>
        <w:spacing w:line="480" w:lineRule="auto"/>
        <w:jc w:val="center"/>
        <w:rPr>
          <w:b/>
          <w:bCs/>
        </w:rPr>
      </w:pPr>
      <w:r w:rsidRPr="009C0AF0">
        <w:rPr>
          <w:noProof/>
        </w:rPr>
        <w:lastRenderedPageBreak/>
        <w:drawing>
          <wp:inline distT="0" distB="0" distL="0" distR="0" wp14:anchorId="59E01A33" wp14:editId="6A3D5288">
            <wp:extent cx="5387009" cy="3399183"/>
            <wp:effectExtent l="0" t="0" r="4445" b="10795"/>
            <wp:docPr id="47" name="Chart 47">
              <a:extLst xmlns:a="http://schemas.openxmlformats.org/drawingml/2006/main">
                <a:ext uri="{FF2B5EF4-FFF2-40B4-BE49-F238E27FC236}">
                  <a16:creationId xmlns:a16="http://schemas.microsoft.com/office/drawing/2014/main" id="{B9C441A0-67E4-004A-8713-BA9E3E96B8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321A0AA" w14:textId="18A4996D" w:rsidR="002D64BF" w:rsidRDefault="002D64BF" w:rsidP="004B7F7A">
      <w:pPr>
        <w:spacing w:line="480" w:lineRule="auto"/>
        <w:jc w:val="center"/>
        <w:rPr>
          <w:b/>
          <w:bCs/>
        </w:rPr>
      </w:pPr>
      <w:r>
        <w:rPr>
          <w:b/>
          <w:bCs/>
        </w:rPr>
        <w:t xml:space="preserve">Figure 4. </w:t>
      </w:r>
      <w:r w:rsidRPr="002D64BF">
        <w:t>T</w:t>
      </w:r>
      <w:r w:rsidRPr="006B4550">
        <w:t xml:space="preserve">hematic Analysis </w:t>
      </w:r>
      <w:r>
        <w:t>of Notable Tools &amp; Equipment</w:t>
      </w:r>
      <w:r w:rsidRPr="006B4550">
        <w:t xml:space="preserve"> </w:t>
      </w:r>
      <w:r>
        <w:t xml:space="preserve">Found in </w:t>
      </w:r>
      <w:r w:rsidRPr="006B4550">
        <w:t>The Reddit Data</w:t>
      </w:r>
    </w:p>
    <w:p w14:paraId="152CDB38" w14:textId="6DC006F2" w:rsidR="002D64BF" w:rsidRDefault="002D64BF" w:rsidP="004B7F7A">
      <w:pPr>
        <w:spacing w:line="480" w:lineRule="auto"/>
        <w:jc w:val="center"/>
        <w:rPr>
          <w:b/>
          <w:bCs/>
        </w:rPr>
      </w:pPr>
      <w:r>
        <w:rPr>
          <w:noProof/>
        </w:rPr>
        <w:drawing>
          <wp:inline distT="0" distB="0" distL="0" distR="0" wp14:anchorId="751BEB36" wp14:editId="48F8E0B1">
            <wp:extent cx="5327374" cy="3120887"/>
            <wp:effectExtent l="0" t="0" r="6985" b="3810"/>
            <wp:docPr id="7" name="Chart 7">
              <a:extLst xmlns:a="http://schemas.openxmlformats.org/drawingml/2006/main">
                <a:ext uri="{FF2B5EF4-FFF2-40B4-BE49-F238E27FC236}">
                  <a16:creationId xmlns:a16="http://schemas.microsoft.com/office/drawing/2014/main" id="{9DCBFE42-787F-B041-8FCE-088F1B072E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AD7641A" w14:textId="789192FD" w:rsidR="002D64BF" w:rsidRDefault="002D64BF" w:rsidP="000F51E5">
      <w:pPr>
        <w:jc w:val="center"/>
        <w:rPr>
          <w:b/>
          <w:bCs/>
        </w:rPr>
      </w:pPr>
      <w:r>
        <w:rPr>
          <w:b/>
          <w:bCs/>
        </w:rPr>
        <w:t xml:space="preserve">Figure 5. </w:t>
      </w:r>
      <w:r w:rsidRPr="002D64BF">
        <w:t>T</w:t>
      </w:r>
      <w:r w:rsidRPr="006B4550">
        <w:t xml:space="preserve">hematic Analysis </w:t>
      </w:r>
      <w:r>
        <w:t>of Useful Tips</w:t>
      </w:r>
      <w:r w:rsidRPr="006B4550">
        <w:t xml:space="preserve"> </w:t>
      </w:r>
      <w:r>
        <w:t>Found in</w:t>
      </w:r>
      <w:r w:rsidRPr="006B4550">
        <w:t xml:space="preserve"> The Reddit Data</w:t>
      </w:r>
    </w:p>
    <w:p w14:paraId="4C0C7B96" w14:textId="4E42165E" w:rsidR="0047066F" w:rsidRDefault="0047066F" w:rsidP="000F51E5">
      <w:pPr>
        <w:spacing w:before="100" w:beforeAutospacing="1" w:after="100" w:afterAutospacing="1"/>
      </w:pPr>
      <w:r>
        <w:t>Figures 3 through 5 present key visualizations summarizing the most commonly discussed challenges, tools</w:t>
      </w:r>
      <w:r w:rsidR="00711E4F">
        <w:t xml:space="preserve"> &amp; equipment</w:t>
      </w:r>
      <w:r>
        <w:t xml:space="preserve">, and practical tips extracted from the Reddit data. </w:t>
      </w:r>
      <w:r w:rsidRPr="00E66F2E">
        <w:rPr>
          <w:rStyle w:val="Strong"/>
          <w:b w:val="0"/>
          <w:bCs w:val="0"/>
        </w:rPr>
        <w:t>Figure 3</w:t>
      </w:r>
      <w:r>
        <w:t xml:space="preserve"> shows that the most frequently reported challenge</w:t>
      </w:r>
      <w:r w:rsidR="00711E4F">
        <w:t>s</w:t>
      </w:r>
      <w:r>
        <w:t xml:space="preserve"> w</w:t>
      </w:r>
      <w:r w:rsidR="00711E4F">
        <w:t>ere</w:t>
      </w:r>
      <w:r>
        <w:t xml:space="preserve"> related to </w:t>
      </w:r>
      <w:r w:rsidRPr="00E66F2E">
        <w:rPr>
          <w:rStyle w:val="Strong"/>
          <w:b w:val="0"/>
          <w:bCs w:val="0"/>
        </w:rPr>
        <w:t>Material Sourcing &amp; Quality</w:t>
      </w:r>
      <w:r>
        <w:t xml:space="preserve"> (n </w:t>
      </w:r>
      <w:r w:rsidRPr="00DA6A0E">
        <w:t>=</w:t>
      </w:r>
      <w:r>
        <w:t xml:space="preserve"> </w:t>
      </w:r>
      <w:r w:rsidRPr="00DA6A0E">
        <w:t>7</w:t>
      </w:r>
      <w:r>
        <w:t xml:space="preserve">9), followed by concerns about </w:t>
      </w:r>
      <w:r w:rsidRPr="00E66F2E">
        <w:rPr>
          <w:rStyle w:val="Strong"/>
          <w:b w:val="0"/>
          <w:bCs w:val="0"/>
        </w:rPr>
        <w:t>Construction Methods &amp; Structural Integrity</w:t>
      </w:r>
      <w:r>
        <w:t xml:space="preserve"> and </w:t>
      </w:r>
      <w:r w:rsidRPr="00E66F2E">
        <w:rPr>
          <w:rStyle w:val="Strong"/>
          <w:b w:val="0"/>
          <w:bCs w:val="0"/>
        </w:rPr>
        <w:t>Career Growth &amp; Workplace Culture</w:t>
      </w:r>
      <w:r>
        <w:t xml:space="preserve">, each discussed </w:t>
      </w:r>
      <w:r w:rsidR="00711E4F">
        <w:t>around</w:t>
      </w:r>
      <w:r>
        <w:t xml:space="preserve"> 60 posts. These findings suggest a strong emphasis on </w:t>
      </w:r>
      <w:r w:rsidR="00711E4F">
        <w:t>basic</w:t>
      </w:r>
      <w:r>
        <w:t xml:space="preserve"> construction practices and workforce issues.</w:t>
      </w:r>
    </w:p>
    <w:p w14:paraId="15EE0788" w14:textId="479CF128" w:rsidR="0047066F" w:rsidRDefault="0047066F" w:rsidP="0047066F">
      <w:pPr>
        <w:spacing w:before="100" w:beforeAutospacing="1" w:after="100" w:afterAutospacing="1"/>
      </w:pPr>
      <w:r w:rsidRPr="00E66F2E">
        <w:rPr>
          <w:rStyle w:val="Strong"/>
          <w:b w:val="0"/>
          <w:bCs w:val="0"/>
        </w:rPr>
        <w:lastRenderedPageBreak/>
        <w:t>Figure 4</w:t>
      </w:r>
      <w:r>
        <w:t xml:space="preserve"> </w:t>
      </w:r>
      <w:r w:rsidR="00711E4F">
        <w:t>represent</w:t>
      </w:r>
      <w:r>
        <w:t xml:space="preserve"> the distribution </w:t>
      </w:r>
      <w:r w:rsidR="00711E4F">
        <w:t>of Tools &amp; Equipment used in different areas of the construction industry.</w:t>
      </w:r>
      <w:r>
        <w:t xml:space="preserve"> </w:t>
      </w:r>
      <w:r w:rsidR="00711E4F">
        <w:t xml:space="preserve">Discussions about actual </w:t>
      </w:r>
      <w:r w:rsidRPr="00E66F2E">
        <w:rPr>
          <w:rStyle w:val="Strong"/>
          <w:b w:val="0"/>
          <w:bCs w:val="0"/>
        </w:rPr>
        <w:t>Tools &amp; Equipment</w:t>
      </w:r>
      <w:r w:rsidRPr="00E66F2E">
        <w:rPr>
          <w:b/>
          <w:bCs/>
        </w:rPr>
        <w:t xml:space="preserve"> </w:t>
      </w:r>
      <w:r>
        <w:t xml:space="preserve">comprising the largest share (30%), followed by </w:t>
      </w:r>
      <w:r w:rsidRPr="00E66F2E">
        <w:rPr>
          <w:rStyle w:val="Strong"/>
          <w:b w:val="0"/>
          <w:bCs w:val="0"/>
        </w:rPr>
        <w:t>Materials &amp; Structural Components</w:t>
      </w:r>
      <w:r>
        <w:t xml:space="preserve"> (20%). This reinforces the narrative that much of the conversation is rooted in hands-on, tool-based problem-solving and product selection.</w:t>
      </w:r>
    </w:p>
    <w:p w14:paraId="67A39E4E" w14:textId="77777777" w:rsidR="0047066F" w:rsidRDefault="0047066F" w:rsidP="0047066F">
      <w:pPr>
        <w:spacing w:before="100" w:beforeAutospacing="1" w:after="100" w:afterAutospacing="1"/>
      </w:pPr>
      <w:r w:rsidRPr="00E66F2E">
        <w:rPr>
          <w:rStyle w:val="Strong"/>
          <w:b w:val="0"/>
          <w:bCs w:val="0"/>
        </w:rPr>
        <w:t>Figure 5</w:t>
      </w:r>
      <w:r>
        <w:t xml:space="preserve"> highlights areas where users provided practical advice. The most commonly shared tips related to </w:t>
      </w:r>
      <w:r w:rsidRPr="00E66F2E">
        <w:rPr>
          <w:rStyle w:val="Strong"/>
          <w:b w:val="0"/>
          <w:bCs w:val="0"/>
        </w:rPr>
        <w:t>Construction Materials &amp; Methods</w:t>
      </w:r>
      <w:r>
        <w:t xml:space="preserve"> (n </w:t>
      </w:r>
      <w:r w:rsidRPr="00DA6A0E">
        <w:t>=</w:t>
      </w:r>
      <w:r>
        <w:t xml:space="preserve"> 1</w:t>
      </w:r>
      <w:r w:rsidRPr="008B7C39">
        <w:t>45</w:t>
      </w:r>
      <w:r>
        <w:t xml:space="preserve">), followed by insights on </w:t>
      </w:r>
      <w:r w:rsidRPr="00E66F2E">
        <w:rPr>
          <w:rStyle w:val="Strong"/>
          <w:b w:val="0"/>
          <w:bCs w:val="0"/>
        </w:rPr>
        <w:t>Workforce &amp; Career Growth</w:t>
      </w:r>
      <w:r w:rsidRPr="00E66F2E">
        <w:rPr>
          <w:b/>
          <w:bCs/>
        </w:rPr>
        <w:t xml:space="preserve">, </w:t>
      </w:r>
      <w:r w:rsidRPr="00E66F2E">
        <w:rPr>
          <w:rStyle w:val="Strong"/>
          <w:b w:val="0"/>
          <w:bCs w:val="0"/>
        </w:rPr>
        <w:t>Tools &amp; Equipment</w:t>
      </w:r>
      <w:r>
        <w:t xml:space="preserve">, and </w:t>
      </w:r>
      <w:r w:rsidRPr="00E66F2E">
        <w:rPr>
          <w:rStyle w:val="Strong"/>
          <w:b w:val="0"/>
          <w:bCs w:val="0"/>
        </w:rPr>
        <w:t>Business Strategies</w:t>
      </w:r>
      <w:r>
        <w:t>, each receiving 60 to 80 mentions. This pattern indicates that users not only seek help but also actively offer experience-based solutions across technical and organizational topics.</w:t>
      </w:r>
    </w:p>
    <w:p w14:paraId="785E5007" w14:textId="5BEA3C64" w:rsidR="008F5EF9" w:rsidRPr="006630A4" w:rsidRDefault="008F5EF9" w:rsidP="000466A1">
      <w:pPr>
        <w:spacing w:line="360" w:lineRule="auto"/>
        <w:rPr>
          <w:u w:val="single"/>
        </w:rPr>
      </w:pPr>
      <w:r w:rsidRPr="000466A1">
        <w:rPr>
          <w:noProof/>
        </w:rPr>
        <w:drawing>
          <wp:inline distT="0" distB="0" distL="0" distR="0" wp14:anchorId="4574318E" wp14:editId="3FBE32BD">
            <wp:extent cx="5731510" cy="2690037"/>
            <wp:effectExtent l="0" t="0" r="0" b="2540"/>
            <wp:docPr id="2" name="Picture 2"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words&#10;&#10;Description automatically generated"/>
                    <pic:cNvPicPr/>
                  </pic:nvPicPr>
                  <pic:blipFill rotWithShape="1">
                    <a:blip r:embed="rId13">
                      <a:extLst>
                        <a:ext uri="{28A0092B-C50C-407E-A947-70E740481C1C}">
                          <a14:useLocalDpi xmlns:a14="http://schemas.microsoft.com/office/drawing/2010/main" val="0"/>
                        </a:ext>
                      </a:extLst>
                    </a:blip>
                    <a:srcRect b="3247"/>
                    <a:stretch/>
                  </pic:blipFill>
                  <pic:spPr bwMode="auto">
                    <a:xfrm>
                      <a:off x="0" y="0"/>
                      <a:ext cx="5735000" cy="2691675"/>
                    </a:xfrm>
                    <a:prstGeom prst="rect">
                      <a:avLst/>
                    </a:prstGeom>
                    <a:ln>
                      <a:noFill/>
                    </a:ln>
                    <a:extLst>
                      <a:ext uri="{53640926-AAD7-44D8-BBD7-CCE9431645EC}">
                        <a14:shadowObscured xmlns:a14="http://schemas.microsoft.com/office/drawing/2010/main"/>
                      </a:ext>
                    </a:extLst>
                  </pic:spPr>
                </pic:pic>
              </a:graphicData>
            </a:graphic>
          </wp:inline>
        </w:drawing>
      </w:r>
    </w:p>
    <w:p w14:paraId="7CAC38A0" w14:textId="26D238BB" w:rsidR="000466A1" w:rsidRPr="006B4550" w:rsidRDefault="005F452B" w:rsidP="000466A1">
      <w:pPr>
        <w:spacing w:line="360" w:lineRule="auto"/>
        <w:jc w:val="center"/>
      </w:pPr>
      <w:r>
        <w:rPr>
          <w:b/>
          <w:bCs/>
        </w:rPr>
        <w:t xml:space="preserve">Figure </w:t>
      </w:r>
      <w:r w:rsidR="002D64BF">
        <w:rPr>
          <w:b/>
          <w:bCs/>
        </w:rPr>
        <w:t>6</w:t>
      </w:r>
      <w:r>
        <w:rPr>
          <w:b/>
          <w:bCs/>
        </w:rPr>
        <w:t xml:space="preserve">. </w:t>
      </w:r>
      <w:r w:rsidRPr="006B4550">
        <w:t xml:space="preserve">Word Cloud of the Social Media Data Collected from r/Construction </w:t>
      </w:r>
      <w:r w:rsidR="00F722DD" w:rsidRPr="00F722DD">
        <w:t>S</w:t>
      </w:r>
      <w:r w:rsidRPr="006B4550">
        <w:t>ubreddit</w:t>
      </w:r>
    </w:p>
    <w:p w14:paraId="3F3328CD" w14:textId="15DCF353" w:rsidR="0047066F" w:rsidRDefault="0047066F" w:rsidP="0047066F">
      <w:pPr>
        <w:spacing w:before="100" w:beforeAutospacing="1" w:after="100" w:afterAutospacing="1"/>
      </w:pPr>
      <w:r>
        <w:t xml:space="preserve">Lastly, </w:t>
      </w:r>
      <w:r w:rsidRPr="008F609D">
        <w:rPr>
          <w:rStyle w:val="Strong"/>
          <w:b w:val="0"/>
          <w:bCs w:val="0"/>
        </w:rPr>
        <w:t>Figure 6</w:t>
      </w:r>
      <w:r>
        <w:t xml:space="preserve"> displays a word cloud generated from the dataset. </w:t>
      </w:r>
      <w:r w:rsidR="00402ADB">
        <w:t>T</w:t>
      </w:r>
      <w:r>
        <w:t xml:space="preserve">erms such as </w:t>
      </w:r>
      <w:r w:rsidRPr="008F609D">
        <w:rPr>
          <w:rStyle w:val="Strong"/>
          <w:b w:val="0"/>
          <w:bCs w:val="0"/>
        </w:rPr>
        <w:t>“clarify,” “techniques,” “measurement,”</w:t>
      </w:r>
      <w:r>
        <w:t xml:space="preserve"> and </w:t>
      </w:r>
      <w:r>
        <w:rPr>
          <w:rStyle w:val="Strong"/>
        </w:rPr>
        <w:t>“</w:t>
      </w:r>
      <w:r w:rsidRPr="008F609D">
        <w:rPr>
          <w:rStyle w:val="Strong"/>
          <w:b w:val="0"/>
          <w:bCs w:val="0"/>
        </w:rPr>
        <w:t>avoid”</w:t>
      </w:r>
      <w:r>
        <w:t xml:space="preserve"> underscore the community’s focus on accuracy, communication, and procedural clarity. These keywords align with broader themes of reducing confusion, ensuring compliance, and improving on-site efficiency.</w:t>
      </w:r>
    </w:p>
    <w:p w14:paraId="7D4860E7" w14:textId="05BA71BD" w:rsidR="00014936" w:rsidRPr="00AC4521" w:rsidRDefault="005F452B" w:rsidP="00AC4521">
      <w:pPr>
        <w:spacing w:line="480" w:lineRule="auto"/>
      </w:pPr>
      <w:r>
        <w:rPr>
          <w:b/>
          <w:bCs/>
        </w:rPr>
        <w:t xml:space="preserve">Table </w:t>
      </w:r>
      <w:r w:rsidR="00BA5893" w:rsidRPr="00A52ADD">
        <w:rPr>
          <w:b/>
          <w:bCs/>
          <w:lang w:val="en-US"/>
        </w:rPr>
        <w:t>2</w:t>
      </w:r>
      <w:r>
        <w:rPr>
          <w:b/>
          <w:bCs/>
        </w:rPr>
        <w:t xml:space="preserve">. </w:t>
      </w:r>
      <w:r w:rsidRPr="006B4550">
        <w:t>Qualitative Analysis Results of the Interviews</w:t>
      </w:r>
    </w:p>
    <w:p w14:paraId="034CD79E" w14:textId="5D37DFAC" w:rsidR="00DC681B" w:rsidRPr="00AC4521" w:rsidRDefault="00DC681B" w:rsidP="00DC681B">
      <w:pPr>
        <w:pBdr>
          <w:top w:val="single" w:sz="12" w:space="1" w:color="auto"/>
          <w:bottom w:val="single" w:sz="12" w:space="1" w:color="auto"/>
        </w:pBdr>
        <w:rPr>
          <w:b/>
          <w:bCs/>
          <w:sz w:val="18"/>
          <w:szCs w:val="18"/>
        </w:rPr>
      </w:pPr>
      <w:r w:rsidRPr="006E40FE">
        <w:rPr>
          <w:sz w:val="18"/>
          <w:szCs w:val="18"/>
        </w:rPr>
        <w:t>Theme 1: Technical and Practical Questions and Solutions (Frequency</w:t>
      </w:r>
      <w:r w:rsidR="009C5561" w:rsidRPr="009C5561">
        <w:rPr>
          <w:sz w:val="18"/>
          <w:szCs w:val="18"/>
        </w:rPr>
        <w:t>*</w:t>
      </w:r>
      <w:r w:rsidRPr="006E40FE">
        <w:rPr>
          <w:sz w:val="18"/>
          <w:szCs w:val="18"/>
        </w:rPr>
        <w:t xml:space="preserve"> = </w:t>
      </w:r>
      <w:r w:rsidRPr="00AC4521">
        <w:rPr>
          <w:sz w:val="18"/>
          <w:szCs w:val="18"/>
        </w:rPr>
        <w:t>26 mentions</w:t>
      </w:r>
      <w:r w:rsidRPr="006E40FE">
        <w:rPr>
          <w:sz w:val="18"/>
          <w:szCs w:val="18"/>
        </w:rPr>
        <w:t>)</w:t>
      </w:r>
    </w:p>
    <w:p w14:paraId="19DF2D1C" w14:textId="77777777" w:rsidR="00DC681B" w:rsidRPr="00AC4521" w:rsidRDefault="00DC681B" w:rsidP="001D426A">
      <w:pPr>
        <w:pStyle w:val="ListParagraph"/>
        <w:numPr>
          <w:ilvl w:val="0"/>
          <w:numId w:val="6"/>
        </w:numPr>
        <w:rPr>
          <w:b/>
          <w:bCs/>
          <w:sz w:val="18"/>
          <w:szCs w:val="18"/>
        </w:rPr>
      </w:pPr>
      <w:r w:rsidRPr="00AC4521">
        <w:rPr>
          <w:rStyle w:val="Strong"/>
          <w:b w:val="0"/>
          <w:bCs w:val="0"/>
          <w:sz w:val="18"/>
          <w:szCs w:val="18"/>
        </w:rPr>
        <w:t>Structural &amp; Construction Planning</w:t>
      </w:r>
      <w:r w:rsidRPr="00AC4521">
        <w:rPr>
          <w:b/>
          <w:bCs/>
          <w:sz w:val="18"/>
          <w:szCs w:val="18"/>
        </w:rPr>
        <w:t xml:space="preserve"> </w:t>
      </w:r>
      <w:r w:rsidRPr="00AC4521">
        <w:rPr>
          <w:sz w:val="18"/>
          <w:szCs w:val="18"/>
        </w:rPr>
        <w:t>– Plan errors and RFIs, constructability reviews, coordination of scopes</w:t>
      </w:r>
    </w:p>
    <w:p w14:paraId="21D240AC" w14:textId="77777777" w:rsidR="00DC681B" w:rsidRPr="00AC4521" w:rsidRDefault="00DC681B" w:rsidP="001D426A">
      <w:pPr>
        <w:pStyle w:val="ListParagraph"/>
        <w:numPr>
          <w:ilvl w:val="0"/>
          <w:numId w:val="6"/>
        </w:numPr>
        <w:rPr>
          <w:b/>
          <w:bCs/>
          <w:sz w:val="18"/>
          <w:szCs w:val="18"/>
        </w:rPr>
      </w:pPr>
      <w:r w:rsidRPr="00AC4521">
        <w:rPr>
          <w:rStyle w:val="Strong"/>
          <w:b w:val="0"/>
          <w:bCs w:val="0"/>
          <w:sz w:val="18"/>
          <w:szCs w:val="18"/>
        </w:rPr>
        <w:t>Concrete &amp; Paving Work</w:t>
      </w:r>
      <w:r w:rsidRPr="00AC4521">
        <w:rPr>
          <w:sz w:val="18"/>
          <w:szCs w:val="18"/>
        </w:rPr>
        <w:t xml:space="preserve"> – Challenges with takeoffs, asphalt tonnage misorders, field inspections</w:t>
      </w:r>
    </w:p>
    <w:p w14:paraId="1A07D47D" w14:textId="77777777" w:rsidR="00DC681B" w:rsidRPr="00AC4521" w:rsidRDefault="00DC681B" w:rsidP="001D426A">
      <w:pPr>
        <w:pStyle w:val="ListParagraph"/>
        <w:numPr>
          <w:ilvl w:val="0"/>
          <w:numId w:val="6"/>
        </w:numPr>
        <w:rPr>
          <w:b/>
          <w:bCs/>
          <w:sz w:val="18"/>
          <w:szCs w:val="18"/>
        </w:rPr>
      </w:pPr>
      <w:r w:rsidRPr="00AC4521">
        <w:rPr>
          <w:rStyle w:val="Strong"/>
          <w:b w:val="0"/>
          <w:bCs w:val="0"/>
          <w:sz w:val="18"/>
          <w:szCs w:val="18"/>
        </w:rPr>
        <w:t>Scheduling Tools &amp; Methods</w:t>
      </w:r>
      <w:r w:rsidRPr="00AC4521">
        <w:rPr>
          <w:sz w:val="18"/>
          <w:szCs w:val="18"/>
        </w:rPr>
        <w:t xml:space="preserve"> – CPM scheduling complexities, sequence disruptions, timeline tracking</w:t>
      </w:r>
    </w:p>
    <w:p w14:paraId="396F7642" w14:textId="77777777" w:rsidR="00DC681B" w:rsidRPr="00AC4521" w:rsidRDefault="00DC681B" w:rsidP="001D426A">
      <w:pPr>
        <w:pStyle w:val="ListParagraph"/>
        <w:numPr>
          <w:ilvl w:val="0"/>
          <w:numId w:val="6"/>
        </w:numPr>
        <w:rPr>
          <w:b/>
          <w:bCs/>
          <w:sz w:val="18"/>
          <w:szCs w:val="18"/>
        </w:rPr>
      </w:pPr>
      <w:r w:rsidRPr="00AC4521">
        <w:rPr>
          <w:rStyle w:val="Strong"/>
          <w:b w:val="0"/>
          <w:bCs w:val="0"/>
          <w:sz w:val="18"/>
          <w:szCs w:val="18"/>
        </w:rPr>
        <w:t>Estimating &amp; Documentation</w:t>
      </w:r>
      <w:r w:rsidRPr="00AC4521">
        <w:rPr>
          <w:b/>
          <w:bCs/>
          <w:sz w:val="18"/>
          <w:szCs w:val="18"/>
        </w:rPr>
        <w:t xml:space="preserve"> </w:t>
      </w:r>
      <w:r w:rsidRPr="00AC4521">
        <w:rPr>
          <w:sz w:val="18"/>
          <w:szCs w:val="18"/>
        </w:rPr>
        <w:t>– FDOT pay estimate burden, cost proposal development, bid preparation errors</w:t>
      </w:r>
    </w:p>
    <w:p w14:paraId="04189A52" w14:textId="77777777" w:rsidR="00DC681B" w:rsidRPr="00AC4521" w:rsidRDefault="00DC681B" w:rsidP="001D426A">
      <w:pPr>
        <w:pStyle w:val="ListParagraph"/>
        <w:numPr>
          <w:ilvl w:val="0"/>
          <w:numId w:val="6"/>
        </w:numPr>
        <w:rPr>
          <w:b/>
          <w:bCs/>
          <w:sz w:val="18"/>
          <w:szCs w:val="18"/>
        </w:rPr>
      </w:pPr>
      <w:r w:rsidRPr="00AC4521">
        <w:rPr>
          <w:rStyle w:val="Strong"/>
          <w:b w:val="0"/>
          <w:bCs w:val="0"/>
          <w:sz w:val="18"/>
          <w:szCs w:val="18"/>
        </w:rPr>
        <w:t>Data Lookup &amp; Specification Use</w:t>
      </w:r>
      <w:r w:rsidRPr="00AC4521">
        <w:rPr>
          <w:sz w:val="18"/>
          <w:szCs w:val="18"/>
        </w:rPr>
        <w:t xml:space="preserve"> – Searching specs manually (CTRL+F), issues with inconsistent document formats</w:t>
      </w:r>
    </w:p>
    <w:p w14:paraId="3EE4F52F" w14:textId="77777777" w:rsidR="00DC681B" w:rsidRPr="00AC4521" w:rsidRDefault="00DC681B" w:rsidP="001D426A">
      <w:pPr>
        <w:pStyle w:val="ListParagraph"/>
        <w:numPr>
          <w:ilvl w:val="0"/>
          <w:numId w:val="6"/>
        </w:numPr>
        <w:rPr>
          <w:b/>
          <w:bCs/>
          <w:sz w:val="18"/>
          <w:szCs w:val="18"/>
        </w:rPr>
      </w:pPr>
      <w:r w:rsidRPr="00AC4521">
        <w:rPr>
          <w:rStyle w:val="Strong"/>
          <w:b w:val="0"/>
          <w:bCs w:val="0"/>
          <w:sz w:val="18"/>
          <w:szCs w:val="18"/>
        </w:rPr>
        <w:t>Regulatory Compliance</w:t>
      </w:r>
      <w:r w:rsidRPr="00AC4521">
        <w:rPr>
          <w:sz w:val="18"/>
          <w:szCs w:val="18"/>
        </w:rPr>
        <w:t xml:space="preserve"> – Verifying standard specs, aligning with evolving FDOT documentation</w:t>
      </w:r>
    </w:p>
    <w:p w14:paraId="41B7A270" w14:textId="249FC901" w:rsidR="00DC681B" w:rsidRPr="00AC4521" w:rsidRDefault="00DC681B" w:rsidP="007A3F1A">
      <w:pPr>
        <w:pBdr>
          <w:top w:val="single" w:sz="12" w:space="1" w:color="auto"/>
          <w:bottom w:val="single" w:sz="12" w:space="1" w:color="auto"/>
        </w:pBdr>
        <w:rPr>
          <w:sz w:val="18"/>
          <w:szCs w:val="18"/>
        </w:rPr>
      </w:pPr>
      <w:r w:rsidRPr="00AC4521">
        <w:rPr>
          <w:sz w:val="18"/>
          <w:szCs w:val="18"/>
        </w:rPr>
        <w:t xml:space="preserve">Theme 2: </w:t>
      </w:r>
      <w:r w:rsidR="00A2659E" w:rsidRPr="00AC4521">
        <w:rPr>
          <w:sz w:val="18"/>
          <w:szCs w:val="18"/>
        </w:rPr>
        <w:t>Miscellaneous and Humor (Frequency = 3 mentions)</w:t>
      </w:r>
    </w:p>
    <w:p w14:paraId="70EDBD2F" w14:textId="47367FC4" w:rsidR="00A2659E" w:rsidRPr="00AC4521" w:rsidRDefault="00A2659E" w:rsidP="001D426A">
      <w:pPr>
        <w:pStyle w:val="ListParagraph"/>
        <w:numPr>
          <w:ilvl w:val="0"/>
          <w:numId w:val="7"/>
        </w:numPr>
        <w:rPr>
          <w:sz w:val="18"/>
          <w:szCs w:val="18"/>
        </w:rPr>
      </w:pPr>
      <w:r w:rsidRPr="00AC4521">
        <w:rPr>
          <w:rStyle w:val="Strong"/>
          <w:b w:val="0"/>
          <w:bCs w:val="0"/>
          <w:sz w:val="18"/>
          <w:szCs w:val="18"/>
        </w:rPr>
        <w:t>Workplace Banter &amp; Relatable Frustrations</w:t>
      </w:r>
      <w:r w:rsidRPr="00AC4521">
        <w:rPr>
          <w:b/>
          <w:bCs/>
          <w:sz w:val="18"/>
          <w:szCs w:val="18"/>
        </w:rPr>
        <w:t xml:space="preserve"> </w:t>
      </w:r>
      <w:r w:rsidRPr="00AC4521">
        <w:rPr>
          <w:sz w:val="18"/>
          <w:szCs w:val="18"/>
        </w:rPr>
        <w:t>– Frustration with unproductive meetings, software overload</w:t>
      </w:r>
    </w:p>
    <w:p w14:paraId="3AE9FE92" w14:textId="06D32BCC" w:rsidR="00A2659E" w:rsidRPr="00AC4521" w:rsidRDefault="00A2659E" w:rsidP="001D426A">
      <w:pPr>
        <w:pStyle w:val="ListParagraph"/>
        <w:numPr>
          <w:ilvl w:val="0"/>
          <w:numId w:val="7"/>
        </w:numPr>
        <w:rPr>
          <w:sz w:val="18"/>
          <w:szCs w:val="18"/>
        </w:rPr>
      </w:pPr>
      <w:r w:rsidRPr="00AC4521">
        <w:rPr>
          <w:rStyle w:val="Strong"/>
          <w:b w:val="0"/>
          <w:bCs w:val="0"/>
          <w:sz w:val="18"/>
          <w:szCs w:val="18"/>
        </w:rPr>
        <w:t>Skepticism Toward AI &amp; Humor</w:t>
      </w:r>
      <w:r w:rsidRPr="00AC4521">
        <w:rPr>
          <w:sz w:val="18"/>
          <w:szCs w:val="18"/>
        </w:rPr>
        <w:t xml:space="preserve"> – “AI may make me seem smarter than I am” </w:t>
      </w:r>
    </w:p>
    <w:p w14:paraId="7255D7C2" w14:textId="549B67D0" w:rsidR="00A2659E" w:rsidRPr="00AC4521" w:rsidRDefault="00A2659E" w:rsidP="00A2659E">
      <w:pPr>
        <w:pBdr>
          <w:top w:val="single" w:sz="12" w:space="1" w:color="auto"/>
          <w:bottom w:val="single" w:sz="12" w:space="1" w:color="auto"/>
        </w:pBdr>
        <w:rPr>
          <w:sz w:val="18"/>
          <w:szCs w:val="18"/>
        </w:rPr>
      </w:pPr>
      <w:r w:rsidRPr="00AC4521">
        <w:rPr>
          <w:sz w:val="18"/>
          <w:szCs w:val="18"/>
        </w:rPr>
        <w:t>Theme 3: Career &amp; Job-related (Frequency = 21 mentions)</w:t>
      </w:r>
    </w:p>
    <w:p w14:paraId="2A9C0EB6" w14:textId="77777777" w:rsidR="00F272BA" w:rsidRPr="00AC4521" w:rsidRDefault="00F272BA" w:rsidP="001D426A">
      <w:pPr>
        <w:pStyle w:val="ListParagraph"/>
        <w:numPr>
          <w:ilvl w:val="0"/>
          <w:numId w:val="7"/>
        </w:numPr>
        <w:rPr>
          <w:sz w:val="18"/>
          <w:szCs w:val="18"/>
        </w:rPr>
      </w:pPr>
      <w:r w:rsidRPr="00AC4521">
        <w:rPr>
          <w:rStyle w:val="Strong"/>
          <w:b w:val="0"/>
          <w:bCs w:val="0"/>
          <w:sz w:val="18"/>
          <w:szCs w:val="18"/>
        </w:rPr>
        <w:lastRenderedPageBreak/>
        <w:t>Career Growth &amp; Mentorship</w:t>
      </w:r>
      <w:r w:rsidRPr="00AC4521">
        <w:rPr>
          <w:b/>
          <w:bCs/>
          <w:sz w:val="18"/>
          <w:szCs w:val="18"/>
        </w:rPr>
        <w:t xml:space="preserve"> </w:t>
      </w:r>
      <w:r w:rsidRPr="00AC4521">
        <w:rPr>
          <w:sz w:val="18"/>
          <w:szCs w:val="18"/>
        </w:rPr>
        <w:t>– Importance of peer learning, strong PM–super relationships, value of experience over formal training</w:t>
      </w:r>
    </w:p>
    <w:p w14:paraId="65DEC279" w14:textId="77777777" w:rsidR="00F272BA" w:rsidRPr="00AC4521" w:rsidRDefault="00F272BA" w:rsidP="001D426A">
      <w:pPr>
        <w:pStyle w:val="ListParagraph"/>
        <w:numPr>
          <w:ilvl w:val="0"/>
          <w:numId w:val="7"/>
        </w:numPr>
        <w:rPr>
          <w:sz w:val="18"/>
          <w:szCs w:val="18"/>
        </w:rPr>
      </w:pPr>
      <w:r w:rsidRPr="00AC4521">
        <w:rPr>
          <w:rStyle w:val="Strong"/>
          <w:b w:val="0"/>
          <w:bCs w:val="0"/>
          <w:sz w:val="18"/>
          <w:szCs w:val="18"/>
        </w:rPr>
        <w:t>Industry Transitions &amp; Expectations</w:t>
      </w:r>
      <w:r w:rsidRPr="00AC4521">
        <w:rPr>
          <w:sz w:val="18"/>
          <w:szCs w:val="18"/>
        </w:rPr>
        <w:t xml:space="preserve"> – Concerns that AI may shortcut skill development, adapting to new workflows</w:t>
      </w:r>
    </w:p>
    <w:p w14:paraId="0FF89C30" w14:textId="77777777" w:rsidR="00F272BA" w:rsidRPr="00AC4521" w:rsidRDefault="00F272BA" w:rsidP="001D426A">
      <w:pPr>
        <w:pStyle w:val="ListParagraph"/>
        <w:numPr>
          <w:ilvl w:val="0"/>
          <w:numId w:val="7"/>
        </w:numPr>
        <w:rPr>
          <w:sz w:val="18"/>
          <w:szCs w:val="18"/>
        </w:rPr>
      </w:pPr>
      <w:r w:rsidRPr="00AC4521">
        <w:rPr>
          <w:rStyle w:val="Strong"/>
          <w:b w:val="0"/>
          <w:bCs w:val="0"/>
          <w:sz w:val="18"/>
          <w:szCs w:val="18"/>
        </w:rPr>
        <w:t>Workplace Culture</w:t>
      </w:r>
      <w:r w:rsidRPr="00AC4521">
        <w:rPr>
          <w:b/>
          <w:bCs/>
          <w:sz w:val="18"/>
          <w:szCs w:val="18"/>
        </w:rPr>
        <w:t xml:space="preserve"> </w:t>
      </w:r>
      <w:r w:rsidRPr="00AC4521">
        <w:rPr>
          <w:sz w:val="18"/>
          <w:szCs w:val="18"/>
        </w:rPr>
        <w:t>– Need for collaboration, team selection affecting project success, support structures in place</w:t>
      </w:r>
    </w:p>
    <w:p w14:paraId="71F762C8" w14:textId="4F8CA631" w:rsidR="00F272BA" w:rsidRPr="00AC4521" w:rsidRDefault="00F272BA" w:rsidP="001D426A">
      <w:pPr>
        <w:pStyle w:val="ListParagraph"/>
        <w:numPr>
          <w:ilvl w:val="0"/>
          <w:numId w:val="7"/>
        </w:numPr>
        <w:rPr>
          <w:sz w:val="18"/>
          <w:szCs w:val="18"/>
        </w:rPr>
      </w:pPr>
      <w:r w:rsidRPr="00AC4521">
        <w:rPr>
          <w:rStyle w:val="Strong"/>
          <w:b w:val="0"/>
          <w:bCs w:val="0"/>
          <w:sz w:val="18"/>
          <w:szCs w:val="18"/>
        </w:rPr>
        <w:t>Professional Practices</w:t>
      </w:r>
      <w:r w:rsidRPr="00AC4521">
        <w:rPr>
          <w:sz w:val="18"/>
          <w:szCs w:val="18"/>
        </w:rPr>
        <w:t xml:space="preserve"> – Using lessons learned after projects, emphasis on best practices in decision-making</w:t>
      </w:r>
    </w:p>
    <w:p w14:paraId="2C19FB22" w14:textId="16C9F9A7" w:rsidR="00F272BA" w:rsidRPr="00AC4521" w:rsidRDefault="00F272BA" w:rsidP="00F272BA">
      <w:pPr>
        <w:pBdr>
          <w:top w:val="single" w:sz="12" w:space="1" w:color="auto"/>
          <w:bottom w:val="single" w:sz="12" w:space="1" w:color="auto"/>
        </w:pBdr>
        <w:rPr>
          <w:sz w:val="18"/>
          <w:szCs w:val="18"/>
        </w:rPr>
      </w:pPr>
      <w:r w:rsidRPr="00AC4521">
        <w:rPr>
          <w:sz w:val="18"/>
          <w:szCs w:val="18"/>
        </w:rPr>
        <w:t>Theme 4: Tool, Equipment and Material Recommendations (Frequency = 14 mentions)</w:t>
      </w:r>
    </w:p>
    <w:p w14:paraId="726F23D4" w14:textId="77777777" w:rsidR="00F272BA" w:rsidRPr="00AC4521" w:rsidRDefault="00F272BA" w:rsidP="001D426A">
      <w:pPr>
        <w:pStyle w:val="ListParagraph"/>
        <w:numPr>
          <w:ilvl w:val="0"/>
          <w:numId w:val="7"/>
        </w:numPr>
        <w:rPr>
          <w:sz w:val="18"/>
          <w:szCs w:val="18"/>
        </w:rPr>
      </w:pPr>
      <w:r w:rsidRPr="00AC4521">
        <w:rPr>
          <w:rStyle w:val="Strong"/>
          <w:b w:val="0"/>
          <w:bCs w:val="0"/>
          <w:sz w:val="18"/>
          <w:szCs w:val="18"/>
        </w:rPr>
        <w:t>Software &amp; Platforms</w:t>
      </w:r>
      <w:r w:rsidRPr="00AC4521">
        <w:rPr>
          <w:sz w:val="18"/>
          <w:szCs w:val="18"/>
        </w:rPr>
        <w:t xml:space="preserve"> – Multiple tools used (Build2Win, Box, P-Vault, Viewpoint), difficulty accessing centralized info</w:t>
      </w:r>
    </w:p>
    <w:p w14:paraId="72B9E2B2" w14:textId="77777777" w:rsidR="00F272BA" w:rsidRPr="00AC4521" w:rsidRDefault="00F272BA" w:rsidP="001D426A">
      <w:pPr>
        <w:pStyle w:val="ListParagraph"/>
        <w:numPr>
          <w:ilvl w:val="0"/>
          <w:numId w:val="7"/>
        </w:numPr>
        <w:rPr>
          <w:sz w:val="18"/>
          <w:szCs w:val="18"/>
        </w:rPr>
      </w:pPr>
      <w:r w:rsidRPr="00AC4521">
        <w:rPr>
          <w:rStyle w:val="Strong"/>
          <w:b w:val="0"/>
          <w:bCs w:val="0"/>
          <w:sz w:val="18"/>
          <w:szCs w:val="18"/>
        </w:rPr>
        <w:t>Search &amp; Automation Tools</w:t>
      </w:r>
      <w:r w:rsidRPr="00AC4521">
        <w:rPr>
          <w:sz w:val="18"/>
          <w:szCs w:val="18"/>
        </w:rPr>
        <w:t xml:space="preserve"> – Desire for AI to search documents/emails, automate submittals or specs searches</w:t>
      </w:r>
    </w:p>
    <w:p w14:paraId="303E9EEE" w14:textId="77777777" w:rsidR="00F272BA" w:rsidRPr="00AC4521" w:rsidRDefault="00F272BA" w:rsidP="001D426A">
      <w:pPr>
        <w:pStyle w:val="ListParagraph"/>
        <w:numPr>
          <w:ilvl w:val="0"/>
          <w:numId w:val="7"/>
        </w:numPr>
        <w:rPr>
          <w:sz w:val="18"/>
          <w:szCs w:val="18"/>
        </w:rPr>
      </w:pPr>
      <w:r w:rsidRPr="00AC4521">
        <w:rPr>
          <w:rStyle w:val="Strong"/>
          <w:b w:val="0"/>
          <w:bCs w:val="0"/>
          <w:sz w:val="18"/>
          <w:szCs w:val="18"/>
        </w:rPr>
        <w:t>Equipment Planning</w:t>
      </w:r>
      <w:r w:rsidRPr="00AC4521">
        <w:rPr>
          <w:sz w:val="18"/>
          <w:szCs w:val="18"/>
        </w:rPr>
        <w:t xml:space="preserve"> – No specific gear/machinery brands were discussed, but examples were given on trucking logistics and hauling materials</w:t>
      </w:r>
    </w:p>
    <w:p w14:paraId="6A3AB2A9" w14:textId="0B026FC8" w:rsidR="00F272BA" w:rsidRPr="00AC4521" w:rsidRDefault="00F272BA" w:rsidP="001D426A">
      <w:pPr>
        <w:pStyle w:val="ListParagraph"/>
        <w:numPr>
          <w:ilvl w:val="0"/>
          <w:numId w:val="7"/>
        </w:numPr>
        <w:rPr>
          <w:sz w:val="18"/>
          <w:szCs w:val="18"/>
        </w:rPr>
      </w:pPr>
      <w:r w:rsidRPr="00AC4521">
        <w:rPr>
          <w:rStyle w:val="Strong"/>
          <w:b w:val="0"/>
          <w:bCs w:val="0"/>
          <w:sz w:val="18"/>
          <w:szCs w:val="18"/>
        </w:rPr>
        <w:t>AI Recommendations</w:t>
      </w:r>
      <w:r w:rsidRPr="00AC4521">
        <w:rPr>
          <w:sz w:val="18"/>
          <w:szCs w:val="18"/>
        </w:rPr>
        <w:t xml:space="preserve"> – Suggestions for AI in takeoff generation, letter writing, and trend analysis across data</w:t>
      </w:r>
    </w:p>
    <w:p w14:paraId="281396C7" w14:textId="77777777" w:rsidR="00F272BA" w:rsidRPr="00AC4521" w:rsidRDefault="00F272BA" w:rsidP="00F272BA">
      <w:pPr>
        <w:pBdr>
          <w:top w:val="single" w:sz="12" w:space="1" w:color="auto"/>
          <w:bottom w:val="single" w:sz="12" w:space="1" w:color="auto"/>
        </w:pBdr>
        <w:rPr>
          <w:sz w:val="18"/>
          <w:szCs w:val="18"/>
        </w:rPr>
      </w:pPr>
      <w:r w:rsidRPr="00AC4521">
        <w:rPr>
          <w:sz w:val="18"/>
          <w:szCs w:val="18"/>
        </w:rPr>
        <w:t>Theme 5: Safety and Health Concerns (Frequency = 12 mentions)</w:t>
      </w:r>
    </w:p>
    <w:p w14:paraId="6A33C9F6" w14:textId="77777777" w:rsidR="00A445ED" w:rsidRPr="00AC4521" w:rsidRDefault="00F272BA" w:rsidP="001D426A">
      <w:pPr>
        <w:pStyle w:val="ListParagraph"/>
        <w:numPr>
          <w:ilvl w:val="0"/>
          <w:numId w:val="8"/>
        </w:numPr>
        <w:rPr>
          <w:sz w:val="18"/>
          <w:szCs w:val="18"/>
        </w:rPr>
      </w:pPr>
      <w:r w:rsidRPr="00AC4521">
        <w:rPr>
          <w:rStyle w:val="Strong"/>
          <w:b w:val="0"/>
          <w:bCs w:val="0"/>
          <w:sz w:val="18"/>
          <w:szCs w:val="18"/>
        </w:rPr>
        <w:t>Comp</w:t>
      </w:r>
      <w:r w:rsidR="00A445ED" w:rsidRPr="00AC4521">
        <w:rPr>
          <w:rStyle w:val="Strong"/>
          <w:b w:val="0"/>
          <w:bCs w:val="0"/>
          <w:sz w:val="18"/>
          <w:szCs w:val="18"/>
        </w:rPr>
        <w:t xml:space="preserve">liance Processes - </w:t>
      </w:r>
      <w:r w:rsidR="00A445ED" w:rsidRPr="00AC4521">
        <w:rPr>
          <w:sz w:val="18"/>
          <w:szCs w:val="18"/>
        </w:rPr>
        <w:t>Managing OJT tracking, wage documentation for federal funding, site safety board maintenance</w:t>
      </w:r>
    </w:p>
    <w:p w14:paraId="595692DB" w14:textId="601A40C6" w:rsidR="00A445ED" w:rsidRPr="00AC4521" w:rsidRDefault="00A445ED" w:rsidP="001D426A">
      <w:pPr>
        <w:pStyle w:val="ListParagraph"/>
        <w:numPr>
          <w:ilvl w:val="0"/>
          <w:numId w:val="8"/>
        </w:numPr>
        <w:rPr>
          <w:sz w:val="18"/>
          <w:szCs w:val="18"/>
        </w:rPr>
      </w:pPr>
      <w:r w:rsidRPr="00AC4521">
        <w:rPr>
          <w:rStyle w:val="Strong"/>
          <w:b w:val="0"/>
          <w:bCs w:val="0"/>
          <w:sz w:val="18"/>
          <w:szCs w:val="18"/>
        </w:rPr>
        <w:t>Health and Admin Burden</w:t>
      </w:r>
      <w:r w:rsidRPr="00AC4521">
        <w:rPr>
          <w:sz w:val="18"/>
          <w:szCs w:val="18"/>
        </w:rPr>
        <w:t xml:space="preserve"> – Stress from excessive compliance tasks, frustration from duplicative paperwork</w:t>
      </w:r>
    </w:p>
    <w:p w14:paraId="0301E12E" w14:textId="5FD7E0FF" w:rsidR="00A445ED" w:rsidRPr="00AC4521" w:rsidRDefault="00A445ED" w:rsidP="001D426A">
      <w:pPr>
        <w:pStyle w:val="ListParagraph"/>
        <w:numPr>
          <w:ilvl w:val="0"/>
          <w:numId w:val="8"/>
        </w:numPr>
        <w:rPr>
          <w:sz w:val="18"/>
          <w:szCs w:val="18"/>
        </w:rPr>
      </w:pPr>
      <w:r w:rsidRPr="00AC4521">
        <w:rPr>
          <w:sz w:val="18"/>
          <w:szCs w:val="18"/>
        </w:rPr>
        <w:t>T</w:t>
      </w:r>
      <w:r w:rsidRPr="00AC4521">
        <w:rPr>
          <w:rStyle w:val="Strong"/>
          <w:b w:val="0"/>
          <w:bCs w:val="0"/>
          <w:sz w:val="18"/>
          <w:szCs w:val="18"/>
        </w:rPr>
        <w:t>raining and Risk</w:t>
      </w:r>
      <w:r w:rsidRPr="00AC4521">
        <w:rPr>
          <w:sz w:val="18"/>
          <w:szCs w:val="18"/>
        </w:rPr>
        <w:t xml:space="preserve"> – Challenges training new hires on safety requirements or document compliance</w:t>
      </w:r>
    </w:p>
    <w:p w14:paraId="41139FB2" w14:textId="14E3706D" w:rsidR="00A445ED" w:rsidRPr="00AC4521" w:rsidRDefault="00A445ED" w:rsidP="00A445ED">
      <w:pPr>
        <w:pBdr>
          <w:top w:val="single" w:sz="12" w:space="1" w:color="auto"/>
          <w:bottom w:val="single" w:sz="12" w:space="1" w:color="auto"/>
        </w:pBdr>
        <w:rPr>
          <w:sz w:val="18"/>
          <w:szCs w:val="18"/>
        </w:rPr>
      </w:pPr>
      <w:r w:rsidRPr="00AC4521">
        <w:rPr>
          <w:sz w:val="18"/>
          <w:szCs w:val="18"/>
        </w:rPr>
        <w:t>Theme 6: Cost, Pricing &amp; Budgeting (Frequency = 10 mentions)</w:t>
      </w:r>
    </w:p>
    <w:p w14:paraId="6F9A3C4F" w14:textId="2D1A4D30" w:rsidR="00A445ED" w:rsidRPr="00AC4521" w:rsidRDefault="00A445ED" w:rsidP="001D426A">
      <w:pPr>
        <w:pStyle w:val="ListParagraph"/>
        <w:numPr>
          <w:ilvl w:val="0"/>
          <w:numId w:val="9"/>
        </w:numPr>
        <w:rPr>
          <w:sz w:val="18"/>
          <w:szCs w:val="18"/>
        </w:rPr>
      </w:pPr>
      <w:r w:rsidRPr="00AC4521">
        <w:rPr>
          <w:sz w:val="18"/>
          <w:szCs w:val="18"/>
        </w:rPr>
        <w:t>Project Costing – FDOT monthly pay estimate prep, risk of missing subcontractor billing</w:t>
      </w:r>
    </w:p>
    <w:p w14:paraId="63892211" w14:textId="77777777" w:rsidR="00A445ED" w:rsidRPr="00AC4521" w:rsidRDefault="00A445ED" w:rsidP="001D426A">
      <w:pPr>
        <w:pStyle w:val="ListParagraph"/>
        <w:numPr>
          <w:ilvl w:val="0"/>
          <w:numId w:val="9"/>
        </w:numPr>
        <w:rPr>
          <w:sz w:val="18"/>
          <w:szCs w:val="18"/>
        </w:rPr>
      </w:pPr>
      <w:r w:rsidRPr="00AC4521">
        <w:rPr>
          <w:rStyle w:val="Strong"/>
          <w:b w:val="0"/>
          <w:bCs w:val="0"/>
          <w:sz w:val="18"/>
          <w:szCs w:val="18"/>
        </w:rPr>
        <w:t>Estimation Accuracy</w:t>
      </w:r>
      <w:r w:rsidRPr="00AC4521">
        <w:rPr>
          <w:sz w:val="18"/>
          <w:szCs w:val="18"/>
        </w:rPr>
        <w:t xml:space="preserve"> – Mistakes in forgetting key cost factors (e.g., trucking), catching errors after project ends</w:t>
      </w:r>
    </w:p>
    <w:p w14:paraId="4F686B44" w14:textId="1EECCF4D" w:rsidR="00A445ED" w:rsidRPr="00AC4521" w:rsidRDefault="00A445ED" w:rsidP="001D426A">
      <w:pPr>
        <w:pStyle w:val="ListParagraph"/>
        <w:numPr>
          <w:ilvl w:val="0"/>
          <w:numId w:val="9"/>
        </w:numPr>
        <w:rPr>
          <w:sz w:val="18"/>
          <w:szCs w:val="18"/>
        </w:rPr>
      </w:pPr>
      <w:r w:rsidRPr="00AC4521">
        <w:rPr>
          <w:rStyle w:val="Strong"/>
          <w:b w:val="0"/>
          <w:bCs w:val="0"/>
          <w:sz w:val="18"/>
          <w:szCs w:val="18"/>
        </w:rPr>
        <w:t>Labor &amp; Compensation Considerations</w:t>
      </w:r>
      <w:r w:rsidRPr="00AC4521">
        <w:rPr>
          <w:sz w:val="18"/>
          <w:szCs w:val="18"/>
        </w:rPr>
        <w:t xml:space="preserve"> – Mentioned in relation to benefits of having AI reduce manual workload and errors</w:t>
      </w:r>
    </w:p>
    <w:p w14:paraId="5471EA97" w14:textId="444407DA" w:rsidR="00A445ED" w:rsidRPr="00AC4521" w:rsidRDefault="00A445ED" w:rsidP="00A445ED">
      <w:pPr>
        <w:pBdr>
          <w:top w:val="single" w:sz="12" w:space="1" w:color="auto"/>
          <w:bottom w:val="single" w:sz="12" w:space="1" w:color="auto"/>
        </w:pBdr>
        <w:rPr>
          <w:sz w:val="18"/>
          <w:szCs w:val="18"/>
        </w:rPr>
      </w:pPr>
      <w:r w:rsidRPr="00AC4521">
        <w:rPr>
          <w:sz w:val="18"/>
          <w:szCs w:val="18"/>
        </w:rPr>
        <w:t>Theme 7: Process and Procedural Clarification (Frequency = 17 mentions)</w:t>
      </w:r>
    </w:p>
    <w:p w14:paraId="064C726A" w14:textId="77777777" w:rsidR="00A445ED" w:rsidRPr="00AC4521" w:rsidRDefault="00A445ED" w:rsidP="001D426A">
      <w:pPr>
        <w:pStyle w:val="ListParagraph"/>
        <w:numPr>
          <w:ilvl w:val="0"/>
          <w:numId w:val="9"/>
        </w:numPr>
        <w:rPr>
          <w:sz w:val="18"/>
          <w:szCs w:val="18"/>
        </w:rPr>
      </w:pPr>
      <w:r w:rsidRPr="00AC4521">
        <w:rPr>
          <w:rStyle w:val="Strong"/>
          <w:b w:val="0"/>
          <w:bCs w:val="0"/>
          <w:sz w:val="18"/>
          <w:szCs w:val="18"/>
        </w:rPr>
        <w:t>Permitting &amp; Submittals</w:t>
      </w:r>
      <w:r w:rsidRPr="00AC4521">
        <w:rPr>
          <w:sz w:val="18"/>
          <w:szCs w:val="18"/>
        </w:rPr>
        <w:t xml:space="preserve"> – Challenges navigating FDOT submittals, building submittal registers manually</w:t>
      </w:r>
    </w:p>
    <w:p w14:paraId="4925D395" w14:textId="77777777" w:rsidR="00A445ED" w:rsidRPr="00AC4521" w:rsidRDefault="00A445ED" w:rsidP="001D426A">
      <w:pPr>
        <w:pStyle w:val="ListParagraph"/>
        <w:numPr>
          <w:ilvl w:val="0"/>
          <w:numId w:val="9"/>
        </w:numPr>
        <w:rPr>
          <w:sz w:val="18"/>
          <w:szCs w:val="18"/>
        </w:rPr>
      </w:pPr>
      <w:r w:rsidRPr="00AC4521">
        <w:rPr>
          <w:rStyle w:val="Strong"/>
          <w:b w:val="0"/>
          <w:bCs w:val="0"/>
          <w:sz w:val="18"/>
          <w:szCs w:val="18"/>
        </w:rPr>
        <w:t>Project Management Workflows</w:t>
      </w:r>
      <w:r w:rsidRPr="00AC4521">
        <w:rPr>
          <w:sz w:val="18"/>
          <w:szCs w:val="18"/>
        </w:rPr>
        <w:t xml:space="preserve"> – Daily coordination duties, invoicing, RFI/submittal tracking, hauling logs</w:t>
      </w:r>
    </w:p>
    <w:p w14:paraId="23CBAF61" w14:textId="77777777" w:rsidR="00A445ED" w:rsidRPr="00AC4521" w:rsidRDefault="00A445ED" w:rsidP="001D426A">
      <w:pPr>
        <w:pStyle w:val="ListParagraph"/>
        <w:numPr>
          <w:ilvl w:val="0"/>
          <w:numId w:val="9"/>
        </w:numPr>
        <w:rPr>
          <w:sz w:val="18"/>
          <w:szCs w:val="18"/>
        </w:rPr>
      </w:pPr>
      <w:r w:rsidRPr="00AC4521">
        <w:rPr>
          <w:rStyle w:val="Strong"/>
          <w:b w:val="0"/>
          <w:bCs w:val="0"/>
          <w:sz w:val="18"/>
          <w:szCs w:val="18"/>
        </w:rPr>
        <w:t>Decision-making Processes</w:t>
      </w:r>
      <w:r w:rsidRPr="00AC4521">
        <w:rPr>
          <w:sz w:val="18"/>
          <w:szCs w:val="18"/>
        </w:rPr>
        <w:t xml:space="preserve"> – Referring to past cases, peer discussion before final decisions</w:t>
      </w:r>
    </w:p>
    <w:p w14:paraId="72C065B6" w14:textId="5813F088" w:rsidR="00A445ED" w:rsidRPr="00AC4521" w:rsidRDefault="00A445ED" w:rsidP="001D426A">
      <w:pPr>
        <w:pStyle w:val="ListParagraph"/>
        <w:numPr>
          <w:ilvl w:val="0"/>
          <w:numId w:val="9"/>
        </w:numPr>
        <w:rPr>
          <w:sz w:val="18"/>
          <w:szCs w:val="18"/>
        </w:rPr>
      </w:pPr>
      <w:r w:rsidRPr="00AC4521">
        <w:rPr>
          <w:rStyle w:val="Strong"/>
          <w:b w:val="0"/>
          <w:bCs w:val="0"/>
          <w:sz w:val="18"/>
          <w:szCs w:val="18"/>
        </w:rPr>
        <w:t>AI Potential in Procedures</w:t>
      </w:r>
      <w:r w:rsidRPr="00AC4521">
        <w:rPr>
          <w:sz w:val="18"/>
          <w:szCs w:val="18"/>
        </w:rPr>
        <w:t xml:space="preserve"> – Strong potential seen in summarizing long documents, searching historical project records</w:t>
      </w:r>
    </w:p>
    <w:p w14:paraId="051A21A2" w14:textId="2ED8E5DD" w:rsidR="00A445ED" w:rsidRPr="00AC4521" w:rsidRDefault="00A445ED" w:rsidP="00A445ED">
      <w:pPr>
        <w:pBdr>
          <w:top w:val="single" w:sz="12" w:space="1" w:color="auto"/>
          <w:bottom w:val="single" w:sz="12" w:space="1" w:color="auto"/>
        </w:pBdr>
        <w:rPr>
          <w:sz w:val="18"/>
          <w:szCs w:val="18"/>
        </w:rPr>
      </w:pPr>
      <w:r w:rsidRPr="00AC4521">
        <w:rPr>
          <w:sz w:val="18"/>
          <w:szCs w:val="18"/>
        </w:rPr>
        <w:t>Theme 8: Workplace Dissatisfaction and Conditions (Frequency = 11 mentions)</w:t>
      </w:r>
    </w:p>
    <w:p w14:paraId="2ED81B72" w14:textId="77777777" w:rsidR="00B54B46" w:rsidRPr="00AC4521" w:rsidRDefault="00B54B46" w:rsidP="001D426A">
      <w:pPr>
        <w:pStyle w:val="ListParagraph"/>
        <w:numPr>
          <w:ilvl w:val="0"/>
          <w:numId w:val="9"/>
        </w:numPr>
        <w:rPr>
          <w:sz w:val="18"/>
          <w:szCs w:val="18"/>
        </w:rPr>
      </w:pPr>
      <w:r w:rsidRPr="00AC4521">
        <w:rPr>
          <w:rStyle w:val="Strong"/>
          <w:b w:val="0"/>
          <w:bCs w:val="0"/>
          <w:sz w:val="18"/>
          <w:szCs w:val="18"/>
        </w:rPr>
        <w:t>Overload &amp; Burnout</w:t>
      </w:r>
      <w:r w:rsidRPr="00AC4521">
        <w:rPr>
          <w:sz w:val="18"/>
          <w:szCs w:val="18"/>
        </w:rPr>
        <w:t xml:space="preserve"> – Time spent managing compliance, meetings without structure, scattered platforms</w:t>
      </w:r>
    </w:p>
    <w:p w14:paraId="4D458E34" w14:textId="77777777" w:rsidR="00B54B46" w:rsidRPr="00AC4521" w:rsidRDefault="00B54B46" w:rsidP="001D426A">
      <w:pPr>
        <w:pStyle w:val="ListParagraph"/>
        <w:numPr>
          <w:ilvl w:val="0"/>
          <w:numId w:val="9"/>
        </w:numPr>
        <w:rPr>
          <w:sz w:val="18"/>
          <w:szCs w:val="18"/>
        </w:rPr>
      </w:pPr>
      <w:r w:rsidRPr="00AC4521">
        <w:rPr>
          <w:rStyle w:val="Strong"/>
          <w:b w:val="0"/>
          <w:bCs w:val="0"/>
          <w:sz w:val="18"/>
          <w:szCs w:val="18"/>
        </w:rPr>
        <w:t>Tech Fatigue</w:t>
      </w:r>
      <w:r w:rsidRPr="00AC4521">
        <w:rPr>
          <w:sz w:val="18"/>
          <w:szCs w:val="18"/>
        </w:rPr>
        <w:t xml:space="preserve"> – Difficulty learning new platforms, frustrations with “too many systems”</w:t>
      </w:r>
    </w:p>
    <w:p w14:paraId="75B94F5E" w14:textId="77777777" w:rsidR="00B54B46" w:rsidRPr="00AC4521" w:rsidRDefault="00B54B46" w:rsidP="001D426A">
      <w:pPr>
        <w:pStyle w:val="ListParagraph"/>
        <w:numPr>
          <w:ilvl w:val="0"/>
          <w:numId w:val="9"/>
        </w:numPr>
        <w:rPr>
          <w:sz w:val="18"/>
          <w:szCs w:val="18"/>
        </w:rPr>
      </w:pPr>
      <w:r w:rsidRPr="00AC4521">
        <w:rPr>
          <w:rStyle w:val="Strong"/>
          <w:b w:val="0"/>
          <w:bCs w:val="0"/>
          <w:sz w:val="18"/>
          <w:szCs w:val="18"/>
        </w:rPr>
        <w:t>Concerns About AI</w:t>
      </w:r>
      <w:r w:rsidRPr="00AC4521">
        <w:rPr>
          <w:sz w:val="18"/>
          <w:szCs w:val="18"/>
        </w:rPr>
        <w:t xml:space="preserve"> – Worries AI will diminish the human element, or create overconfidence in younger workers</w:t>
      </w:r>
    </w:p>
    <w:p w14:paraId="572CD23B" w14:textId="676D0474" w:rsidR="007A3F1A" w:rsidRPr="00AC4521" w:rsidRDefault="00B54B46" w:rsidP="001D426A">
      <w:pPr>
        <w:pStyle w:val="ListParagraph"/>
        <w:numPr>
          <w:ilvl w:val="0"/>
          <w:numId w:val="9"/>
        </w:numPr>
        <w:rPr>
          <w:sz w:val="18"/>
          <w:szCs w:val="18"/>
        </w:rPr>
      </w:pPr>
      <w:r w:rsidRPr="00AC4521">
        <w:rPr>
          <w:rStyle w:val="Strong"/>
          <w:b w:val="0"/>
          <w:bCs w:val="0"/>
          <w:sz w:val="18"/>
          <w:szCs w:val="18"/>
        </w:rPr>
        <w:t>Training &amp; Support Gaps</w:t>
      </w:r>
      <w:r w:rsidRPr="00AC4521">
        <w:rPr>
          <w:sz w:val="18"/>
          <w:szCs w:val="18"/>
        </w:rPr>
        <w:t xml:space="preserve"> – Struggles to stay updated with evolving specs unless directly impacted</w:t>
      </w:r>
    </w:p>
    <w:p w14:paraId="3A0A10D4" w14:textId="244CFEDE" w:rsidR="006E40FE" w:rsidRPr="00B54B46" w:rsidRDefault="006E40FE" w:rsidP="00B54B46">
      <w:pPr>
        <w:rPr>
          <w:b/>
          <w:bCs/>
        </w:rPr>
      </w:pPr>
    </w:p>
    <w:p w14:paraId="70F351BC" w14:textId="77777777" w:rsidR="00C16369" w:rsidRDefault="009C5561" w:rsidP="00C16369">
      <w:pPr>
        <w:rPr>
          <w:sz w:val="18"/>
          <w:szCs w:val="18"/>
        </w:rPr>
      </w:pPr>
      <w:r w:rsidRPr="00BA5893">
        <w:rPr>
          <w:sz w:val="18"/>
          <w:szCs w:val="18"/>
        </w:rPr>
        <w:t>*</w:t>
      </w:r>
      <w:r w:rsidR="005237E4" w:rsidRPr="00BA5893">
        <w:rPr>
          <w:sz w:val="18"/>
          <w:szCs w:val="18"/>
        </w:rPr>
        <w:t>Frequencies represent the number of times each theme or subtheme was referenced across all interviews, not just the number of interviewees who mentioned it. This includes repeated mentions of the same topic across different responses.</w:t>
      </w:r>
    </w:p>
    <w:p w14:paraId="14BAC208" w14:textId="402D5112" w:rsidR="0047066F" w:rsidRDefault="0047066F" w:rsidP="0047066F">
      <w:pPr>
        <w:spacing w:before="100" w:beforeAutospacing="1" w:after="100" w:afterAutospacing="1"/>
      </w:pPr>
      <w:r w:rsidRPr="00341574">
        <w:t>Four</w:t>
      </w:r>
      <w:r>
        <w:t xml:space="preserve"> semi-structured interviews were conducted with professionals within the construction sector</w:t>
      </w:r>
      <w:r w:rsidR="00A767DA">
        <w:t>, specifically in the transportation/roadway sector</w:t>
      </w:r>
      <w:r>
        <w:t xml:space="preserve">. Transcripts </w:t>
      </w:r>
      <w:r w:rsidR="00C16369">
        <w:t>analyzed</w:t>
      </w:r>
      <w:r>
        <w:t xml:space="preserve"> using AI-assisted tools and validated manually to ensure accuracy. The analysis revealed eight overarching themes that provide contextual depth to the Reddit findings and surface internal perspectives not commonly shared online.</w:t>
      </w:r>
    </w:p>
    <w:p w14:paraId="5BB27429" w14:textId="3C753BC8" w:rsidR="0047066F" w:rsidRDefault="0047066F" w:rsidP="0047066F">
      <w:pPr>
        <w:spacing w:before="100" w:beforeAutospacing="1" w:after="100" w:afterAutospacing="1"/>
      </w:pPr>
      <w:r>
        <w:t xml:space="preserve">The most </w:t>
      </w:r>
      <w:r w:rsidR="00A767DA">
        <w:t>occurring</w:t>
      </w:r>
      <w:r>
        <w:t xml:space="preserve"> theme was </w:t>
      </w:r>
      <w:r w:rsidRPr="008F609D">
        <w:rPr>
          <w:rStyle w:val="Strong"/>
          <w:b w:val="0"/>
          <w:bCs w:val="0"/>
        </w:rPr>
        <w:t>Technical and Practical Questions and Solutions</w:t>
      </w:r>
      <w:r w:rsidRPr="008F609D">
        <w:t xml:space="preserve">, </w:t>
      </w:r>
      <w:r>
        <w:t xml:space="preserve">with 26 </w:t>
      </w:r>
      <w:r w:rsidR="00A767DA">
        <w:t>mentions</w:t>
      </w:r>
      <w:r>
        <w:t xml:space="preserve"> across interviews. Interviewees described repeated issues with plan errors, scheduling breakdowns, and coordination problems. Common frustrations included rework caused by insufficient constructability reviews and misalignment between design intent and field conditions.</w:t>
      </w:r>
      <w:r w:rsidR="00A767DA">
        <w:t xml:space="preserve"> </w:t>
      </w:r>
      <w:r>
        <w:t xml:space="preserve">Interviewees also elaborated on </w:t>
      </w:r>
      <w:r w:rsidRPr="008F609D">
        <w:rPr>
          <w:rStyle w:val="Strong"/>
          <w:b w:val="0"/>
          <w:bCs w:val="0"/>
        </w:rPr>
        <w:t>Estimating and Documentation</w:t>
      </w:r>
      <w:r>
        <w:t xml:space="preserve"> burdens, such as navigating Florida Department of Transportation (FDOT) pay estimate procedures, identifying cost errors post-project, and struggling with manual bid preparation processes. A recurring pain point involved locating information within digital files</w:t>
      </w:r>
      <w:r w:rsidR="00D2040C">
        <w:t xml:space="preserve">, </w:t>
      </w:r>
      <w:r>
        <w:t>participants described the need to manually “CTRL+F” through inconsistent or poorly formatted documents.</w:t>
      </w:r>
    </w:p>
    <w:p w14:paraId="681F3F21" w14:textId="02AD2F51" w:rsidR="0047066F" w:rsidRDefault="0047066F" w:rsidP="0047066F">
      <w:pPr>
        <w:spacing w:before="100" w:beforeAutospacing="1" w:after="100" w:afterAutospacing="1"/>
      </w:pPr>
      <w:r>
        <w:lastRenderedPageBreak/>
        <w:t>A</w:t>
      </w:r>
      <w:r w:rsidR="00D2040C">
        <w:t>nother theme that was well discussed</w:t>
      </w:r>
      <w:r>
        <w:t xml:space="preserve"> was </w:t>
      </w:r>
      <w:r w:rsidRPr="008F609D">
        <w:rPr>
          <w:rStyle w:val="Strong"/>
          <w:b w:val="0"/>
          <w:bCs w:val="0"/>
        </w:rPr>
        <w:t>Career and Job-Related Perspectives</w:t>
      </w:r>
      <w:r>
        <w:t xml:space="preserve">, with 21 </w:t>
      </w:r>
      <w:r w:rsidR="00D2040C">
        <w:t>mentions</w:t>
      </w:r>
      <w:r>
        <w:t xml:space="preserve">. Participants emphasized the importance of mentorship, informal learning, and collaborative relationships on project outcomes. There was a strong sentiment that formal education alone does not prepare individuals for the dynamic challenges of the job site.The theme of </w:t>
      </w:r>
      <w:r w:rsidRPr="008F609D">
        <w:rPr>
          <w:rStyle w:val="Strong"/>
          <w:b w:val="0"/>
          <w:bCs w:val="0"/>
        </w:rPr>
        <w:t>Tools, Equipment, and AI Integration</w:t>
      </w:r>
      <w:r>
        <w:t xml:space="preserve"> surfaced in 14 mentions. While specific equipment brands were not emphasized, participants discussed their reliance on multiple platforms (e.g., Box, Viewpoint, P-Vault) and the desire for a unified or searchable database system. Several interviewees expressed cautious optimism about AI applications, suggesting uses such as automated takeoff generation, trend detection across project reports, and assistance in document summarization.</w:t>
      </w:r>
    </w:p>
    <w:p w14:paraId="11C5C6F5" w14:textId="34ADE6B2" w:rsidR="0047066F" w:rsidRDefault="0047066F" w:rsidP="0047066F">
      <w:pPr>
        <w:spacing w:before="100" w:beforeAutospacing="1" w:after="100" w:afterAutospacing="1"/>
      </w:pPr>
      <w:r>
        <w:t xml:space="preserve">Concerns about </w:t>
      </w:r>
      <w:r w:rsidRPr="008F609D">
        <w:rPr>
          <w:rStyle w:val="Strong"/>
          <w:b w:val="0"/>
          <w:bCs w:val="0"/>
        </w:rPr>
        <w:t>Safety and Health Compliance</w:t>
      </w:r>
      <w:r>
        <w:t xml:space="preserve"> were raised 12 times. Beyond the standard need for </w:t>
      </w:r>
      <w:r w:rsidR="00E723E9">
        <w:t>comply with regulations</w:t>
      </w:r>
      <w:r>
        <w:t>, participants expressed frustration with administrative overhead, difficulties onboarding new hires to safety protocols, and the stress caused by duplicative paperwork requirements for federally funded projects.</w:t>
      </w:r>
    </w:p>
    <w:p w14:paraId="6B6E630B" w14:textId="3AF11159" w:rsidR="0047066F" w:rsidRDefault="0047066F" w:rsidP="0047066F">
      <w:pPr>
        <w:spacing w:before="100" w:beforeAutospacing="1" w:after="100" w:afterAutospacing="1"/>
      </w:pPr>
      <w:r w:rsidRPr="008F609D">
        <w:rPr>
          <w:rStyle w:val="Strong"/>
          <w:b w:val="0"/>
          <w:bCs w:val="0"/>
        </w:rPr>
        <w:t>Cost and Budgeting</w:t>
      </w:r>
      <w:r>
        <w:t xml:space="preserve"> challenges, mentioned 10 times, </w:t>
      </w:r>
      <w:r w:rsidR="001E60DB">
        <w:t>resonated with</w:t>
      </w:r>
      <w:r>
        <w:t xml:space="preserve"> the issues seen in Reddit discussions. Participants described the complexity of accurately preparing cost estimates and the potential financial consequences of overlooking key pricing variables like transportation logistics.</w:t>
      </w:r>
      <w:r w:rsidRPr="00341574">
        <w:t xml:space="preserve"> </w:t>
      </w:r>
      <w:r>
        <w:t xml:space="preserve">A total of 17 references related to </w:t>
      </w:r>
      <w:r w:rsidRPr="008F609D">
        <w:rPr>
          <w:rStyle w:val="Strong"/>
          <w:b w:val="0"/>
          <w:bCs w:val="0"/>
        </w:rPr>
        <w:t>Process and Procedural Clarification</w:t>
      </w:r>
      <w:r>
        <w:t>. These included issues with submittal processes, decision-making under uncertainty, and recordkeeping. Many interviewees noted the time lost searching through previous documentation and identified AI as a potential tool to streamline such workflows.</w:t>
      </w:r>
    </w:p>
    <w:p w14:paraId="04DA8620" w14:textId="5815AD56" w:rsidR="0047066F" w:rsidRDefault="0047066F" w:rsidP="0047066F">
      <w:pPr>
        <w:spacing w:before="100" w:beforeAutospacing="1" w:after="100" w:afterAutospacing="1"/>
      </w:pPr>
      <w:r>
        <w:t xml:space="preserve">Themes of </w:t>
      </w:r>
      <w:r w:rsidRPr="008F609D">
        <w:rPr>
          <w:rStyle w:val="Strong"/>
          <w:b w:val="0"/>
          <w:bCs w:val="0"/>
        </w:rPr>
        <w:t>Workplace Dissatisfaction and Conditions</w:t>
      </w:r>
      <w:r w:rsidRPr="008F609D">
        <w:rPr>
          <w:b/>
          <w:bCs/>
        </w:rPr>
        <w:t xml:space="preserve"> </w:t>
      </w:r>
      <w:r>
        <w:t xml:space="preserve">were also </w:t>
      </w:r>
      <w:r w:rsidR="00F80F15" w:rsidRPr="00F80F15">
        <w:rPr>
          <w:lang w:val="en-US"/>
        </w:rPr>
        <w:t>noti</w:t>
      </w:r>
      <w:r w:rsidR="00F80F15">
        <w:rPr>
          <w:lang w:val="en-US"/>
        </w:rPr>
        <w:t>ceable</w:t>
      </w:r>
      <w:r>
        <w:t xml:space="preserve">. Eleven mentions highlighted burnout, frustration with constant platform switching, and skepticism about over-reliance on AI by less experienced workers. A small number of comments (3 mentions) were categorized under </w:t>
      </w:r>
      <w:r w:rsidRPr="008F609D">
        <w:rPr>
          <w:rStyle w:val="Strong"/>
          <w:b w:val="0"/>
          <w:bCs w:val="0"/>
        </w:rPr>
        <w:t>Miscellaneous and Humor</w:t>
      </w:r>
      <w:r>
        <w:t>, reflecting personal anecdotes, relatable workplace frustrations, and jokes about AI potentially “making them seem smarter than they are.”</w:t>
      </w:r>
    </w:p>
    <w:p w14:paraId="5465C40B" w14:textId="77777777" w:rsidR="00E91198" w:rsidRDefault="0047066F" w:rsidP="00E91198">
      <w:pPr>
        <w:spacing w:before="100" w:beforeAutospacing="1" w:after="100" w:afterAutospacing="1"/>
      </w:pPr>
      <w:r w:rsidRPr="008F609D">
        <w:rPr>
          <w:rStyle w:val="Strong"/>
          <w:b w:val="0"/>
          <w:bCs w:val="0"/>
        </w:rPr>
        <w:t>Table 2</w:t>
      </w:r>
      <w:r>
        <w:t xml:space="preserve"> summarizes the interview themes, illustrating the frequency of mention and associated examples. Frequencies reflect the total number of theme-related statements across all interviews, not the number of individual participants who raised the issue.</w:t>
      </w:r>
    </w:p>
    <w:p w14:paraId="1DB75CE4" w14:textId="57BED7E7" w:rsidR="0047066F" w:rsidRDefault="0047066F" w:rsidP="0047066F">
      <w:pPr>
        <w:spacing w:before="100" w:beforeAutospacing="1" w:after="100" w:afterAutospacing="1"/>
      </w:pPr>
      <w:r>
        <w:t xml:space="preserve">A comparison of Reddit and interview findings reveals </w:t>
      </w:r>
      <w:r w:rsidR="00E91198">
        <w:t>significant</w:t>
      </w:r>
      <w:r>
        <w:t xml:space="preserve"> thematic alignment, particularly in areas related to safety, documentation, and workforce concerns. Reddit content, however, presented a broader variety of informal, peer-generated insights that spanned from technical troubleshooting to workplace humor. In contrast, interview data emphasized detailed procedural challenges and organizational inefficiencies that were not always visible in public discourse.</w:t>
      </w:r>
    </w:p>
    <w:p w14:paraId="3F30DCB1" w14:textId="57DE3D59" w:rsidR="0047066F" w:rsidRPr="00BA5893" w:rsidRDefault="0047066F" w:rsidP="00BA5893">
      <w:pPr>
        <w:spacing w:before="100" w:beforeAutospacing="1" w:after="100" w:afterAutospacing="1"/>
      </w:pPr>
      <w:r>
        <w:t xml:space="preserve">One </w:t>
      </w:r>
      <w:r w:rsidR="00A41639">
        <w:t>notable overlap</w:t>
      </w:r>
      <w:r>
        <w:t xml:space="preserve"> was the shared interest in artificial intelligence. Reddit users tended to discuss AI in speculative terms</w:t>
      </w:r>
      <w:r w:rsidR="00A41639">
        <w:t xml:space="preserve"> </w:t>
      </w:r>
      <w:r>
        <w:t>questioning its capabilities or imagining its future applications</w:t>
      </w:r>
      <w:r w:rsidR="00A41639">
        <w:t xml:space="preserve"> </w:t>
      </w:r>
      <w:r>
        <w:t>wh</w:t>
      </w:r>
      <w:r w:rsidR="00A41639">
        <w:t>ile</w:t>
      </w:r>
      <w:r>
        <w:t xml:space="preserve"> interviewees provided specific, actionable ideas for AI tools to address real bottlenecks. Interview responses underscored a desire for AI not to replace decision-making, but to enhance efficiency, reduce error, and simplify repetitive administrative tasks.</w:t>
      </w:r>
    </w:p>
    <w:p w14:paraId="6615619C" w14:textId="5837316F" w:rsidR="00397EF2" w:rsidRDefault="00D44AB2" w:rsidP="00D73100">
      <w:pPr>
        <w:rPr>
          <w:b/>
          <w:bCs/>
        </w:rPr>
      </w:pPr>
      <w:r w:rsidRPr="004D23B4">
        <w:rPr>
          <w:b/>
          <w:bCs/>
        </w:rPr>
        <w:t>4. Discussion</w:t>
      </w:r>
      <w:r w:rsidR="00C0543F">
        <w:rPr>
          <w:b/>
          <w:bCs/>
        </w:rPr>
        <w:t xml:space="preserve"> </w:t>
      </w:r>
    </w:p>
    <w:p w14:paraId="5FFBF6BC" w14:textId="77777777" w:rsidR="00D73100" w:rsidRDefault="00D73100" w:rsidP="00D73100">
      <w:pPr>
        <w:spacing w:before="100" w:beforeAutospacing="1" w:after="100" w:afterAutospacing="1"/>
      </w:pPr>
      <w:r w:rsidRPr="00A52ADD">
        <w:rPr>
          <w:lang w:val="en-US"/>
        </w:rPr>
        <w:lastRenderedPageBreak/>
        <w:t>A</w:t>
      </w:r>
      <w:r>
        <w:t xml:space="preserve"> central objective of this study was to evaluate the feasibility and value of integrating artificial intelligence into the analysis of construction-related discourse. From data collection through thematic synthesis, AI tools played a critical role</w:t>
      </w:r>
      <w:r w:rsidRPr="00A52ADD">
        <w:rPr>
          <w:lang w:val="en-US"/>
        </w:rPr>
        <w:t xml:space="preserve"> </w:t>
      </w:r>
      <w:r>
        <w:t>both enabling scale and presenting certain limitations that shaped the research process.</w:t>
      </w:r>
    </w:p>
    <w:p w14:paraId="603571D9" w14:textId="3832E695" w:rsidR="00D73100" w:rsidRDefault="00D73100" w:rsidP="00D73100">
      <w:pPr>
        <w:spacing w:before="100" w:beforeAutospacing="1" w:after="100" w:afterAutospacing="1"/>
      </w:pPr>
      <w:r>
        <w:t>The Reddit data was processed using Python scripts supported by OpenAI’s GPT-4o API, which facilitated thematic extraction, clustering, and keyword identification across hundreds of user posts and comments. This automation was highly efficient compared to manual coding, allowing for a rapid scan of language patterns, sentiment trends, and recurring challenges. Tasks like categorizing discussions into themes or filtering technical questions were executed in minutes rather than days. This efficiency made it possible to engage with a larger volume of social media content than would typically be feasible in a traditional qualitative study.</w:t>
      </w:r>
      <w:r w:rsidRPr="00A52ADD">
        <w:rPr>
          <w:lang w:val="en-US"/>
        </w:rPr>
        <w:t xml:space="preserve"> </w:t>
      </w:r>
      <w:r>
        <w:t xml:space="preserve">However, this speed came with </w:t>
      </w:r>
      <w:r w:rsidRPr="00A52ADD">
        <w:rPr>
          <w:lang w:val="en-US"/>
        </w:rPr>
        <w:t>some mistakes</w:t>
      </w:r>
      <w:r>
        <w:t>. During analysis, some content required closer inspection, as AI tools may have struggled to distinguish between technical commentary and humor or sarcasm</w:t>
      </w:r>
      <w:r w:rsidRPr="00A52ADD">
        <w:rPr>
          <w:lang w:val="en-US"/>
        </w:rPr>
        <w:t xml:space="preserve"> </w:t>
      </w:r>
      <w:r>
        <w:t xml:space="preserve">especially in informal Reddit posts. These edge cases reinforced the need for manual review to ensure thematic accuracy. </w:t>
      </w:r>
    </w:p>
    <w:p w14:paraId="7D5D6CB7" w14:textId="6A8521C1" w:rsidR="00D73100" w:rsidRPr="00D73100" w:rsidRDefault="00D73100" w:rsidP="00D73100">
      <w:pPr>
        <w:spacing w:before="100" w:beforeAutospacing="1" w:after="100" w:afterAutospacing="1"/>
        <w:rPr>
          <w:color w:val="FF0000"/>
        </w:rPr>
      </w:pPr>
      <w:r>
        <w:t xml:space="preserve">In the interview phase, AI was used to extract themes, cluster quotes, and flag repeated ideas across transcripts. This workflow was </w:t>
      </w:r>
      <w:r w:rsidRPr="00A52ADD">
        <w:rPr>
          <w:lang w:val="en-US"/>
        </w:rPr>
        <w:t>crucial</w:t>
      </w:r>
      <w:r>
        <w:t xml:space="preserve"> in structuring the data for comparison with Reddit findings. For example, AI-assisted transcript analysis quickly highlighted frequently mentioned issues such as specification searches or FDOT compliance tasks. Interview themes such as tech fatigue, documentation overload, and the desire for more searchable platforms were revealed early through keyword clustering and then validated through close reading. </w:t>
      </w:r>
    </w:p>
    <w:p w14:paraId="0FCFA926" w14:textId="77777777" w:rsidR="0048518E" w:rsidRDefault="00D73100" w:rsidP="00D73100">
      <w:pPr>
        <w:spacing w:before="100" w:beforeAutospacing="1" w:after="100" w:afterAutospacing="1"/>
      </w:pPr>
      <w:r>
        <w:t>Interestingly, the role of AI in this research closely parallels how construction professionals view AI in their own work. Reddit users tended to discuss AI in speculative or humorous ways, while interviewees offered concrete ideas for AI-supported tools</w:t>
      </w:r>
      <w:r w:rsidRPr="00D73100">
        <w:rPr>
          <w:lang w:val="en-US"/>
        </w:rPr>
        <w:t xml:space="preserve"> </w:t>
      </w:r>
      <w:r>
        <w:t>ranging from document summarization to specification lookup and estimation support. Participants emphasized that AI should not replace human expertise but instead serve as a tool to reduce repetitive tasks and enhance decision-making. These findings align with prior studies suggesting that while AI holds promise for improving efficiency in construction, its impact is often limited by organizational readiness and user adaptability</w:t>
      </w:r>
      <w:r w:rsidRPr="00D73100">
        <w:rPr>
          <w:lang w:val="en-US"/>
        </w:rPr>
        <w:t>.</w:t>
      </w:r>
      <w:r>
        <w:rPr>
          <w:lang w:val="en-US"/>
        </w:rPr>
        <w:t xml:space="preserve"> </w:t>
      </w:r>
      <w:r w:rsidR="0048518E">
        <w:rPr>
          <w:lang w:val="en-US"/>
        </w:rPr>
        <w:t>C</w:t>
      </w:r>
      <w:r>
        <w:t xml:space="preserve">oncerns about burnout, digital fatigue, and fragmented platforms suggest that technology adoption must be approached with care to avoid creating new inefficiencies or burdens. </w:t>
      </w:r>
    </w:p>
    <w:p w14:paraId="420F18CC" w14:textId="21172413" w:rsidR="00D73100" w:rsidRPr="0048518E" w:rsidRDefault="00D73100" w:rsidP="00D73100">
      <w:pPr>
        <w:spacing w:before="100" w:beforeAutospacing="1" w:after="100" w:afterAutospacing="1"/>
        <w:rPr>
          <w:color w:val="FF0000"/>
          <w:lang w:val="en-US"/>
        </w:rPr>
      </w:pPr>
      <w:r>
        <w:t>Ultimately, this study demonstrates the potential of AI to enhance the scope and efficiency of qualitative construction research, particularly when analyzing unstructured content. However, it also highlights the importance of balancing automation with critical human insight. As AI continues to evolve, researchers and industry professionals alike must consider not just what the technology can do, but how it can be implemented responsibly and meaningfully in real-world workflows.</w:t>
      </w:r>
    </w:p>
    <w:p w14:paraId="58278B39" w14:textId="77777777" w:rsidR="002267EF" w:rsidRDefault="002267EF" w:rsidP="002267EF">
      <w:pPr>
        <w:spacing w:before="100" w:beforeAutospacing="1" w:after="100" w:afterAutospacing="1"/>
      </w:pPr>
      <w:r>
        <w:t>While the combined use of Reddit data and expert interviews provides a more complete picture of the construction industry's current state, the study has limitations. First, the Reddit sample was limited to posts from January 2025 and may not fully capture seasonal variations or long-term trends. Additionally, the informal nature of Reddit content means that user identities, qualifications, and regional contexts are unknown, making it difficult to verify the representativeness of the data.</w:t>
      </w:r>
    </w:p>
    <w:p w14:paraId="0014FE86" w14:textId="77777777" w:rsidR="002267EF" w:rsidRDefault="002267EF" w:rsidP="002267EF">
      <w:pPr>
        <w:spacing w:before="100" w:beforeAutospacing="1" w:after="100" w:afterAutospacing="1"/>
      </w:pPr>
      <w:r>
        <w:lastRenderedPageBreak/>
        <w:t>Second, only four expert interviews were conducted, which limits the diversity of professional roles and experiences captured. Although the interviews were rich in detail, a broader sample would strengthen the generalizability of the insights. There is also potential bias introduced by the use of AI tools for coding and summarizing themes—while these tools improved efficiency, they may have missed nuances that a purely manual analysis might have caught.</w:t>
      </w:r>
    </w:p>
    <w:p w14:paraId="43FF45DF" w14:textId="508F41F3" w:rsidR="00D67369" w:rsidRPr="0047066F" w:rsidRDefault="002267EF" w:rsidP="0047066F">
      <w:pPr>
        <w:spacing w:before="100" w:beforeAutospacing="1" w:after="100" w:afterAutospacing="1"/>
      </w:pPr>
      <w:r>
        <w:t>Despite these limitations, the study demonstrates the potential of combining social media analysis with expert input to uncover challenges and opportunities within construction. It offers a framework that can be refined and expanded in future research to explore industry trends with greater depth and accuracy.</w:t>
      </w:r>
    </w:p>
    <w:p w14:paraId="1CDAE51D" w14:textId="64E2D596" w:rsidR="00BF32CC" w:rsidRPr="00D67369" w:rsidRDefault="00D67369" w:rsidP="00F633B7">
      <w:pPr>
        <w:rPr>
          <w:b/>
          <w:bCs/>
        </w:rPr>
      </w:pPr>
      <w:r w:rsidRPr="00D67369">
        <w:rPr>
          <w:b/>
          <w:bCs/>
        </w:rPr>
        <w:t xml:space="preserve">5. </w:t>
      </w:r>
      <w:r w:rsidR="00BF32CC" w:rsidRPr="00D67369">
        <w:rPr>
          <w:b/>
          <w:bCs/>
        </w:rPr>
        <w:t>Conclusion</w:t>
      </w:r>
    </w:p>
    <w:p w14:paraId="389494C3" w14:textId="77777777" w:rsidR="00C0622B" w:rsidRDefault="00C0622B" w:rsidP="00F633B7">
      <w:pPr>
        <w:spacing w:before="100" w:beforeAutospacing="1" w:after="100" w:afterAutospacing="1"/>
      </w:pPr>
      <w:r>
        <w:t>This study demonstrates the value of integrating AI-driven analysis of social media data with qualitative insights from construction professionals to better understand the evolving challenges in the construction industry. The analysis of Reddit discussions revealed that material selection, tool usage, workforce development, and project coordination are central concerns for practitioners. These themes highlight the industry's ongoing need for practical problem-solving, efficient workflows, and support for career growth.</w:t>
      </w:r>
    </w:p>
    <w:p w14:paraId="371BD5C8" w14:textId="20900B90" w:rsidR="00C0622B" w:rsidRPr="00DB310C" w:rsidRDefault="00C0622B" w:rsidP="00C0622B">
      <w:pPr>
        <w:spacing w:before="100" w:beforeAutospacing="1" w:after="100" w:afterAutospacing="1"/>
      </w:pPr>
      <w:r>
        <w:t>Interview findings added depth by exposing the procedural and administrative burdens that often go unspoken in public forums. Challenges related to documentation, compliance, and coordination point to a critical need for better information management tools. Across both data sources, there was a growing recognition of artificial intelligence as a promising solution to reduce manual workload and streamline decision-making</w:t>
      </w:r>
      <w:r w:rsidR="00DB310C">
        <w:t>.</w:t>
      </w:r>
    </w:p>
    <w:p w14:paraId="70728256" w14:textId="61771071" w:rsidR="00C0622B" w:rsidRPr="00B801D2" w:rsidRDefault="00C0622B" w:rsidP="00C0622B">
      <w:pPr>
        <w:spacing w:before="100" w:beforeAutospacing="1" w:after="100" w:afterAutospacing="1"/>
        <w:rPr>
          <w:color w:val="FF0000"/>
        </w:rPr>
      </w:pPr>
      <w:r>
        <w:t>Building on the findings of this study, future research should expand the data collection timeframe and incorporate additional social media platforms such as LinkedIn</w:t>
      </w:r>
      <w:r w:rsidR="001E78C3">
        <w:t>, YouTube</w:t>
      </w:r>
      <w:r>
        <w:t xml:space="preserve"> or industry-specific forums to capture a broader and more diverse range of construction discourse. </w:t>
      </w:r>
      <w:r w:rsidR="001E78C3">
        <w:t>An extended timeframe of the collected data</w:t>
      </w:r>
      <w:r>
        <w:t xml:space="preserve"> would allow researchers to track changes in professional concerns, technology adoption, and workforce dynamics over time.</w:t>
      </w:r>
      <w:r w:rsidRPr="00C0622B">
        <w:t xml:space="preserve"> </w:t>
      </w:r>
      <w:r>
        <w:t>In addition, increasing the number and diversity of interview participants</w:t>
      </w:r>
      <w:r w:rsidR="001E78C3">
        <w:t xml:space="preserve"> </w:t>
      </w:r>
      <w:r>
        <w:t>across roles, geographic regions, and organization types</w:t>
      </w:r>
      <w:r w:rsidR="001E78C3">
        <w:t xml:space="preserve"> </w:t>
      </w:r>
      <w:r>
        <w:t xml:space="preserve">would provide a more comprehensive understanding of industry challenges and technology perceptions. </w:t>
      </w:r>
    </w:p>
    <w:p w14:paraId="0FDB774B" w14:textId="00EF96F2" w:rsidR="00D67369" w:rsidRPr="00BA5893" w:rsidRDefault="00C0622B" w:rsidP="00BA5893">
      <w:pPr>
        <w:spacing w:before="100" w:beforeAutospacing="1" w:after="100" w:afterAutospacing="1"/>
      </w:pPr>
      <w:r>
        <w:t>Finally, as AI capabilities continue to evolve, researchers should investigate the ethical and practical implications of automating decision support in construction environments. Topics such as trust in AI, training needs, and human oversight will be critical to ensuring that technological adoption is both effective and responsible</w:t>
      </w:r>
      <w:r w:rsidRPr="00C0622B">
        <w:t xml:space="preserve">. </w:t>
      </w:r>
    </w:p>
    <w:p w14:paraId="3E660E46" w14:textId="00F5DBE1" w:rsidR="00D44AB2" w:rsidRPr="004D23B4" w:rsidRDefault="00152128" w:rsidP="00D9382E">
      <w:pPr>
        <w:rPr>
          <w:b/>
          <w:bCs/>
        </w:rPr>
      </w:pPr>
      <w:r>
        <w:rPr>
          <w:b/>
          <w:bCs/>
        </w:rPr>
        <w:br w:type="page"/>
      </w:r>
      <w:r w:rsidR="00D44AB2" w:rsidRPr="004D23B4">
        <w:rPr>
          <w:b/>
          <w:bCs/>
        </w:rPr>
        <w:lastRenderedPageBreak/>
        <w:t>Data availability statement</w:t>
      </w:r>
    </w:p>
    <w:p w14:paraId="4DBF82CB" w14:textId="1EFE9D87" w:rsidR="00AF1BCD" w:rsidRPr="004D23B4" w:rsidRDefault="00AF1BCD" w:rsidP="005C6A01">
      <w:r w:rsidRPr="004D23B4">
        <w:t xml:space="preserve">Data and codes that support this study are accessible from: </w:t>
      </w:r>
      <w:hyperlink r:id="rId14" w:history="1">
        <w:r w:rsidRPr="004D23B4">
          <w:rPr>
            <w:rStyle w:val="Hyperlink"/>
          </w:rPr>
          <w:t>https://github.com/idaferding/aic</w:t>
        </w:r>
      </w:hyperlink>
      <w:r w:rsidRPr="004D23B4">
        <w:t xml:space="preserve"> </w:t>
      </w:r>
    </w:p>
    <w:p w14:paraId="6FCF1F36" w14:textId="77777777" w:rsidR="005C6A01" w:rsidRDefault="005C6A01" w:rsidP="005C6A01">
      <w:pPr>
        <w:rPr>
          <w:b/>
          <w:bCs/>
        </w:rPr>
      </w:pPr>
    </w:p>
    <w:p w14:paraId="3697E097" w14:textId="72B39E5C" w:rsidR="00D44AB2" w:rsidRPr="004D23B4" w:rsidRDefault="00D44AB2" w:rsidP="005C6A01">
      <w:pPr>
        <w:spacing w:line="360" w:lineRule="auto"/>
        <w:rPr>
          <w:b/>
          <w:bCs/>
        </w:rPr>
      </w:pPr>
      <w:r w:rsidRPr="004D23B4">
        <w:rPr>
          <w:b/>
          <w:bCs/>
        </w:rPr>
        <w:t>Funding statement</w:t>
      </w:r>
    </w:p>
    <w:p w14:paraId="25B542B7" w14:textId="1930C5DE" w:rsidR="00110E10" w:rsidRPr="004D23B4" w:rsidRDefault="00110E10" w:rsidP="005C6A01">
      <w:r w:rsidRPr="004D23B4">
        <w:t>None</w:t>
      </w:r>
    </w:p>
    <w:p w14:paraId="67CD7B84" w14:textId="77777777" w:rsidR="005C6A01" w:rsidRDefault="005C6A01" w:rsidP="005C6A01">
      <w:pPr>
        <w:rPr>
          <w:b/>
          <w:bCs/>
        </w:rPr>
      </w:pPr>
    </w:p>
    <w:p w14:paraId="2F214233" w14:textId="77ED5B1E" w:rsidR="00D44AB2" w:rsidRPr="004D23B4" w:rsidRDefault="00D44AB2" w:rsidP="005C6A01">
      <w:pPr>
        <w:rPr>
          <w:b/>
          <w:bCs/>
        </w:rPr>
      </w:pPr>
      <w:r w:rsidRPr="004D23B4">
        <w:rPr>
          <w:b/>
          <w:bCs/>
        </w:rPr>
        <w:t>Competing interests</w:t>
      </w:r>
    </w:p>
    <w:p w14:paraId="13DA0512" w14:textId="2470C78B" w:rsidR="00110E10" w:rsidRDefault="00110E10" w:rsidP="005C6A01">
      <w:r w:rsidRPr="004D23B4">
        <w:t>None</w:t>
      </w:r>
    </w:p>
    <w:p w14:paraId="15A3DAB1" w14:textId="77777777" w:rsidR="005C6A01" w:rsidRDefault="005C6A01" w:rsidP="005C6A01"/>
    <w:p w14:paraId="53FDF877" w14:textId="77777777" w:rsidR="005C6A01" w:rsidRPr="005C6A01" w:rsidRDefault="005C6A01" w:rsidP="005C6A01">
      <w:pPr>
        <w:rPr>
          <w:b/>
        </w:rPr>
      </w:pPr>
      <w:r w:rsidRPr="005C6A01">
        <w:rPr>
          <w:b/>
        </w:rPr>
        <w:t>AI assistance statement</w:t>
      </w:r>
    </w:p>
    <w:p w14:paraId="755D1844" w14:textId="1C8527D8" w:rsidR="003D14B1" w:rsidRDefault="003D14B1" w:rsidP="003D14B1">
      <w:r>
        <w:t>Data extraction and analysis were conducted using standard Python packages, with code generation support from ChatGPT-4o and ChatGPT-4o-mini. AI assistance from these models also supported thematic categorization and analysis of data. Additionally, AI was used to provide review comments, refine text for clarity and conciseness, suggest paragraph restructuring to improve logical flow, and perform semantic analysis of qualitative survey responses. All AI-generated content was reviewed, verified, and contextualized to ensure accuracy and alignment with the study’s objectives.</w:t>
      </w:r>
    </w:p>
    <w:p w14:paraId="12CA689C" w14:textId="77777777" w:rsidR="005C6A01" w:rsidRDefault="005C6A01" w:rsidP="005C6A01">
      <w:pPr>
        <w:spacing w:line="360" w:lineRule="auto"/>
        <w:rPr>
          <w:b/>
          <w:bCs/>
        </w:rPr>
      </w:pPr>
    </w:p>
    <w:p w14:paraId="2F4BE4EE" w14:textId="197C37E7" w:rsidR="00D44AB2" w:rsidRPr="005C6A01" w:rsidRDefault="00D44AB2" w:rsidP="005C6A01">
      <w:pPr>
        <w:spacing w:line="360" w:lineRule="auto"/>
      </w:pPr>
      <w:r w:rsidRPr="004D23B4">
        <w:rPr>
          <w:b/>
          <w:bCs/>
        </w:rPr>
        <w:t>Ethical standards</w:t>
      </w:r>
    </w:p>
    <w:p w14:paraId="3AAF994B" w14:textId="5D348E56" w:rsidR="00DE1B4C" w:rsidRDefault="00797EAB" w:rsidP="00797EAB">
      <w:pPr>
        <w:rPr>
          <w:lang w:val="en-US"/>
        </w:rPr>
      </w:pPr>
      <w:r>
        <w:t>This study adhered to ethical research standards, ensuring informed consent, participant anonymity, and responsible use of AI tools with human oversight to maintain accuracy, integrity, and respect for all contributors</w:t>
      </w:r>
      <w:r w:rsidRPr="00797EAB">
        <w:rPr>
          <w:lang w:val="en-US"/>
        </w:rPr>
        <w:t xml:space="preserve">. </w:t>
      </w:r>
    </w:p>
    <w:p w14:paraId="44456F08" w14:textId="77777777" w:rsidR="00797EAB" w:rsidRPr="00797EAB" w:rsidRDefault="00797EAB" w:rsidP="00797EAB">
      <w:pPr>
        <w:rPr>
          <w:lang w:val="en-US"/>
        </w:rPr>
      </w:pPr>
    </w:p>
    <w:p w14:paraId="3C18565C" w14:textId="5D4E91E2" w:rsidR="00D44AB2" w:rsidRPr="004D23B4" w:rsidRDefault="00D44AB2" w:rsidP="005C6A01">
      <w:pPr>
        <w:spacing w:line="360" w:lineRule="auto"/>
        <w:rPr>
          <w:b/>
          <w:bCs/>
        </w:rPr>
      </w:pPr>
      <w:r w:rsidRPr="004D23B4">
        <w:rPr>
          <w:b/>
          <w:bCs/>
        </w:rPr>
        <w:t>Author contributions</w:t>
      </w:r>
    </w:p>
    <w:p w14:paraId="37A64CD0" w14:textId="0912B40D" w:rsidR="004D23B4" w:rsidRPr="004D23B4" w:rsidRDefault="004D23B4" w:rsidP="005C6A01">
      <w:pPr>
        <w:spacing w:line="360" w:lineRule="auto"/>
      </w:pPr>
      <w:r w:rsidRPr="004D23B4">
        <w:t>None</w:t>
      </w:r>
    </w:p>
    <w:p w14:paraId="374FFC07" w14:textId="77777777" w:rsidR="005C6A01" w:rsidRDefault="005C6A01" w:rsidP="00DE1B4C">
      <w:pPr>
        <w:rPr>
          <w:b/>
          <w:bCs/>
        </w:rPr>
      </w:pPr>
    </w:p>
    <w:p w14:paraId="51CF5E5B" w14:textId="0C45790B" w:rsidR="00D44AB2" w:rsidRPr="00934E1C" w:rsidRDefault="00D44AB2" w:rsidP="001548E5">
      <w:pPr>
        <w:rPr>
          <w:b/>
          <w:bCs/>
          <w:color w:val="FF0000"/>
        </w:rPr>
      </w:pPr>
      <w:r w:rsidRPr="004D23B4">
        <w:rPr>
          <w:b/>
          <w:bCs/>
        </w:rPr>
        <w:t>Acknowledgements</w:t>
      </w:r>
    </w:p>
    <w:p w14:paraId="288C8AC3" w14:textId="77777777" w:rsidR="001548E5" w:rsidRDefault="001548E5" w:rsidP="001548E5">
      <w:pPr>
        <w:spacing w:before="100" w:beforeAutospacing="1" w:after="100" w:afterAutospacing="1"/>
        <w:rPr>
          <w:lang w:val="en-US"/>
        </w:rPr>
      </w:pPr>
      <w:r>
        <w:t xml:space="preserve">I would like to express my deepest gratitude to everyone who supported this project. Special thanks to </w:t>
      </w:r>
      <w:r w:rsidRPr="001548E5">
        <w:rPr>
          <w:rStyle w:val="Strong"/>
          <w:b w:val="0"/>
          <w:bCs w:val="0"/>
          <w:lang w:val="en-US"/>
        </w:rPr>
        <w:t>my interviewees</w:t>
      </w:r>
      <w:r>
        <w:rPr>
          <w:rStyle w:val="Strong"/>
          <w:lang w:val="en-US"/>
        </w:rPr>
        <w:t xml:space="preserve"> </w:t>
      </w:r>
      <w:r>
        <w:t>for generously sharing their time and insights during the interview phase</w:t>
      </w:r>
      <w:r w:rsidRPr="001548E5">
        <w:rPr>
          <w:lang w:val="en-US"/>
        </w:rPr>
        <w:t>, their</w:t>
      </w:r>
      <w:r>
        <w:t xml:space="preserve"> perspectives were invaluable to the depth and relevance of this research.</w:t>
      </w:r>
      <w:r w:rsidRPr="001548E5">
        <w:rPr>
          <w:lang w:val="en-US"/>
        </w:rPr>
        <w:t xml:space="preserve"> </w:t>
      </w:r>
    </w:p>
    <w:p w14:paraId="5397DA85" w14:textId="13F7CF20" w:rsidR="005C6A01" w:rsidRDefault="001548E5" w:rsidP="001548E5">
      <w:pPr>
        <w:spacing w:before="100" w:beforeAutospacing="1" w:after="100" w:afterAutospacing="1"/>
      </w:pPr>
      <w:r>
        <w:t xml:space="preserve">Sincere thanks to </w:t>
      </w:r>
      <w:r w:rsidRPr="001548E5">
        <w:rPr>
          <w:rStyle w:val="Strong"/>
          <w:b w:val="0"/>
          <w:bCs w:val="0"/>
        </w:rPr>
        <w:t>Dr. Chau</w:t>
      </w:r>
      <w:r>
        <w:t xml:space="preserve"> for </w:t>
      </w:r>
      <w:r w:rsidRPr="001548E5">
        <w:rPr>
          <w:lang w:val="en-US"/>
        </w:rPr>
        <w:t>his</w:t>
      </w:r>
      <w:r>
        <w:t xml:space="preserve"> guidance, support, and thoughtful feedback throughout the research process</w:t>
      </w:r>
      <w:r w:rsidRPr="001548E5">
        <w:rPr>
          <w:lang w:val="en-US"/>
        </w:rPr>
        <w:t xml:space="preserve">, </w:t>
      </w:r>
      <w:r>
        <w:t xml:space="preserve">your mentorship was </w:t>
      </w:r>
      <w:r w:rsidRPr="001548E5">
        <w:rPr>
          <w:lang w:val="en-US"/>
        </w:rPr>
        <w:t>cr</w:t>
      </w:r>
      <w:r>
        <w:rPr>
          <w:lang w:val="en-US"/>
        </w:rPr>
        <w:t>ucial</w:t>
      </w:r>
      <w:r>
        <w:t xml:space="preserve"> in shaping the direction and quality of this work.</w:t>
      </w:r>
      <w:r w:rsidRPr="001548E5">
        <w:rPr>
          <w:lang w:val="en-US"/>
        </w:rPr>
        <w:t xml:space="preserve"> </w:t>
      </w:r>
      <w:r>
        <w:t xml:space="preserve">Finally, thank you to </w:t>
      </w:r>
      <w:r w:rsidRPr="001548E5">
        <w:rPr>
          <w:lang w:val="en-US"/>
        </w:rPr>
        <w:t xml:space="preserve">Dr. </w:t>
      </w:r>
      <w:proofErr w:type="spellStart"/>
      <w:r w:rsidRPr="001548E5">
        <w:rPr>
          <w:lang w:val="en-US"/>
        </w:rPr>
        <w:t>E</w:t>
      </w:r>
      <w:r>
        <w:rPr>
          <w:lang w:val="en-US"/>
        </w:rPr>
        <w:t>lshall</w:t>
      </w:r>
      <w:proofErr w:type="spellEnd"/>
      <w:r>
        <w:rPr>
          <w:lang w:val="en-US"/>
        </w:rPr>
        <w:t xml:space="preserve"> who </w:t>
      </w:r>
      <w:r>
        <w:t>contributed valuable insights and encouragement along the way.</w:t>
      </w:r>
    </w:p>
    <w:p w14:paraId="107ADC92" w14:textId="7A1BDBEB" w:rsidR="005C6A01" w:rsidRDefault="00BA5893">
      <w:pPr>
        <w:rPr>
          <w:b/>
          <w:bCs/>
        </w:rPr>
      </w:pPr>
      <w:r>
        <w:rPr>
          <w:b/>
          <w:bCs/>
        </w:rPr>
        <w:br w:type="page"/>
      </w:r>
    </w:p>
    <w:p w14:paraId="5ECE1AE2" w14:textId="498F81CF" w:rsidR="004D23B4" w:rsidRPr="004D23B4" w:rsidRDefault="004D23B4" w:rsidP="00D44AB2">
      <w:pPr>
        <w:spacing w:line="480" w:lineRule="auto"/>
        <w:rPr>
          <w:b/>
          <w:bCs/>
        </w:rPr>
      </w:pPr>
      <w:r w:rsidRPr="004D23B4">
        <w:rPr>
          <w:b/>
          <w:bCs/>
        </w:rPr>
        <w:lastRenderedPageBreak/>
        <w:t>References</w:t>
      </w:r>
    </w:p>
    <w:p w14:paraId="7811340E" w14:textId="77777777" w:rsidR="00961EB9" w:rsidRPr="00961EB9" w:rsidRDefault="004D23B4" w:rsidP="002647CA">
      <w:pPr>
        <w:pStyle w:val="Bibliography"/>
        <w:spacing w:line="276" w:lineRule="auto"/>
        <w:rPr>
          <w:rFonts w:eastAsiaTheme="minorHAnsi"/>
          <w:lang w:val="en-GB" w:eastAsia="en-US"/>
        </w:rPr>
      </w:pPr>
      <w:r w:rsidRPr="008C565C">
        <w:rPr>
          <w:rFonts w:ascii="Aptos" w:eastAsia="Aptos" w:hAnsi="Aptos"/>
          <w:b/>
          <w:bCs/>
          <w:kern w:val="2"/>
          <w14:ligatures w14:val="standardContextual"/>
        </w:rPr>
        <w:fldChar w:fldCharType="begin"/>
      </w:r>
      <w:r w:rsidR="00E726EA">
        <w:rPr>
          <w:rFonts w:ascii="Aptos" w:eastAsia="Aptos" w:hAnsi="Aptos"/>
          <w:b/>
          <w:bCs/>
          <w:kern w:val="2"/>
          <w14:ligatures w14:val="standardContextual"/>
        </w:rPr>
        <w:instrText xml:space="preserve"> ADDIN ZOTERO_BIBL {"uncited":[],"omitted":[],"custom":[]} CSL_BIBLIOGRAPHY </w:instrText>
      </w:r>
      <w:r w:rsidRPr="008C565C">
        <w:rPr>
          <w:rFonts w:ascii="Aptos" w:eastAsia="Aptos" w:hAnsi="Aptos"/>
          <w:b/>
          <w:bCs/>
          <w:kern w:val="2"/>
          <w14:ligatures w14:val="standardContextual"/>
        </w:rPr>
        <w:fldChar w:fldCharType="separate"/>
      </w:r>
      <w:r w:rsidR="00961EB9" w:rsidRPr="00961EB9">
        <w:rPr>
          <w:rFonts w:eastAsiaTheme="minorHAnsi"/>
          <w:lang w:eastAsia="en-US"/>
        </w:rPr>
        <w:t xml:space="preserve">Abioye, S. O., Oyedele, L. O., Akanbi, L., Ajayi, A., Davila Delgado, J. M., Bilal, M., Akinade, O. O., &amp; Ahmed, A. (2021). </w:t>
      </w:r>
      <w:r w:rsidR="00961EB9" w:rsidRPr="00961EB9">
        <w:rPr>
          <w:rFonts w:eastAsiaTheme="minorHAnsi"/>
          <w:lang w:val="en-GB" w:eastAsia="en-US"/>
        </w:rPr>
        <w:t xml:space="preserve">Artificial intelligence in the construction industry: A review of present status, </w:t>
      </w:r>
      <w:proofErr w:type="gramStart"/>
      <w:r w:rsidR="00961EB9" w:rsidRPr="00961EB9">
        <w:rPr>
          <w:rFonts w:eastAsiaTheme="minorHAnsi"/>
          <w:lang w:val="en-GB" w:eastAsia="en-US"/>
        </w:rPr>
        <w:t>opportunities</w:t>
      </w:r>
      <w:proofErr w:type="gramEnd"/>
      <w:r w:rsidR="00961EB9" w:rsidRPr="00961EB9">
        <w:rPr>
          <w:rFonts w:eastAsiaTheme="minorHAnsi"/>
          <w:lang w:val="en-GB" w:eastAsia="en-US"/>
        </w:rPr>
        <w:t xml:space="preserve"> and future challenges. </w:t>
      </w:r>
      <w:r w:rsidR="00961EB9" w:rsidRPr="00961EB9">
        <w:rPr>
          <w:rFonts w:eastAsiaTheme="minorHAnsi"/>
          <w:i/>
          <w:iCs/>
          <w:lang w:val="en-GB" w:eastAsia="en-US"/>
        </w:rPr>
        <w:t>Journal of Building Engineering</w:t>
      </w:r>
      <w:r w:rsidR="00961EB9" w:rsidRPr="00961EB9">
        <w:rPr>
          <w:rFonts w:eastAsiaTheme="minorHAnsi"/>
          <w:lang w:val="en-GB" w:eastAsia="en-US"/>
        </w:rPr>
        <w:t xml:space="preserve">, </w:t>
      </w:r>
      <w:r w:rsidR="00961EB9" w:rsidRPr="00961EB9">
        <w:rPr>
          <w:rFonts w:eastAsiaTheme="minorHAnsi"/>
          <w:i/>
          <w:iCs/>
          <w:lang w:val="en-GB" w:eastAsia="en-US"/>
        </w:rPr>
        <w:t>44</w:t>
      </w:r>
      <w:r w:rsidR="00961EB9" w:rsidRPr="00961EB9">
        <w:rPr>
          <w:rFonts w:eastAsiaTheme="minorHAnsi"/>
          <w:lang w:val="en-GB" w:eastAsia="en-US"/>
        </w:rPr>
        <w:t>, 103299. https://doi.org/10.1016/j.jobe.2021.103299</w:t>
      </w:r>
    </w:p>
    <w:p w14:paraId="4706F964" w14:textId="77777777" w:rsidR="00961EB9" w:rsidRPr="00961EB9" w:rsidRDefault="00961EB9" w:rsidP="002647CA">
      <w:pPr>
        <w:pStyle w:val="Bibliography"/>
        <w:spacing w:line="276" w:lineRule="auto"/>
        <w:rPr>
          <w:rFonts w:eastAsiaTheme="minorHAnsi"/>
          <w:lang w:val="en-GB" w:eastAsia="en-US"/>
        </w:rPr>
      </w:pPr>
      <w:proofErr w:type="spellStart"/>
      <w:r w:rsidRPr="00961EB9">
        <w:rPr>
          <w:rFonts w:eastAsiaTheme="minorHAnsi"/>
          <w:lang w:val="en-GB" w:eastAsia="en-US"/>
        </w:rPr>
        <w:t>Azhar</w:t>
      </w:r>
      <w:proofErr w:type="spellEnd"/>
      <w:r w:rsidRPr="00961EB9">
        <w:rPr>
          <w:rFonts w:eastAsiaTheme="minorHAnsi"/>
          <w:lang w:val="en-GB" w:eastAsia="en-US"/>
        </w:rPr>
        <w:t xml:space="preserve">, S., &amp; </w:t>
      </w:r>
      <w:proofErr w:type="spellStart"/>
      <w:r w:rsidRPr="00961EB9">
        <w:rPr>
          <w:rFonts w:eastAsiaTheme="minorHAnsi"/>
          <w:lang w:val="en-GB" w:eastAsia="en-US"/>
        </w:rPr>
        <w:t>Abeln</w:t>
      </w:r>
      <w:proofErr w:type="spellEnd"/>
      <w:r w:rsidRPr="00961EB9">
        <w:rPr>
          <w:rFonts w:eastAsiaTheme="minorHAnsi"/>
          <w:lang w:val="en-GB" w:eastAsia="en-US"/>
        </w:rPr>
        <w:t xml:space="preserve">, J. M. (2014). Investigating Social Media Applications for the Construction Industry. </w:t>
      </w:r>
      <w:r w:rsidRPr="00961EB9">
        <w:rPr>
          <w:rFonts w:eastAsiaTheme="minorHAnsi"/>
          <w:i/>
          <w:iCs/>
          <w:lang w:val="en-GB" w:eastAsia="en-US"/>
        </w:rPr>
        <w:t>Procedia Engineering</w:t>
      </w:r>
      <w:r w:rsidRPr="00961EB9">
        <w:rPr>
          <w:rFonts w:eastAsiaTheme="minorHAnsi"/>
          <w:lang w:val="en-GB" w:eastAsia="en-US"/>
        </w:rPr>
        <w:t xml:space="preserve">, </w:t>
      </w:r>
      <w:r w:rsidRPr="00961EB9">
        <w:rPr>
          <w:rFonts w:eastAsiaTheme="minorHAnsi"/>
          <w:i/>
          <w:iCs/>
          <w:lang w:val="en-GB" w:eastAsia="en-US"/>
        </w:rPr>
        <w:t>85</w:t>
      </w:r>
      <w:r w:rsidRPr="00961EB9">
        <w:rPr>
          <w:rFonts w:eastAsiaTheme="minorHAnsi"/>
          <w:lang w:val="en-GB" w:eastAsia="en-US"/>
        </w:rPr>
        <w:t>, 42–51. https://doi.org/10.1016/j.proeng.2014.10.527</w:t>
      </w:r>
    </w:p>
    <w:p w14:paraId="719A585A" w14:textId="77777777" w:rsidR="00961EB9" w:rsidRPr="00961EB9" w:rsidRDefault="00961EB9" w:rsidP="002647CA">
      <w:pPr>
        <w:pStyle w:val="Bibliography"/>
        <w:spacing w:line="276" w:lineRule="auto"/>
        <w:rPr>
          <w:rFonts w:eastAsiaTheme="minorHAnsi"/>
          <w:lang w:val="en-GB" w:eastAsia="en-US"/>
        </w:rPr>
      </w:pPr>
      <w:r w:rsidRPr="00961EB9">
        <w:rPr>
          <w:rFonts w:eastAsiaTheme="minorHAnsi"/>
          <w:lang w:val="en-GB" w:eastAsia="en-US"/>
        </w:rPr>
        <w:t xml:space="preserve">Deshpande, A., &amp; Kumar, M. (2018). </w:t>
      </w:r>
      <w:r w:rsidRPr="00961EB9">
        <w:rPr>
          <w:rFonts w:eastAsiaTheme="minorHAnsi"/>
          <w:i/>
          <w:iCs/>
          <w:lang w:val="en-GB" w:eastAsia="en-US"/>
        </w:rPr>
        <w:t>Artificial Intelligence for Big Data: Complete guide to automating Big Data solutions using Artificial Intelligence techniques</w:t>
      </w:r>
      <w:r w:rsidRPr="00961EB9">
        <w:rPr>
          <w:rFonts w:eastAsiaTheme="minorHAnsi"/>
          <w:lang w:val="en-GB" w:eastAsia="en-US"/>
        </w:rPr>
        <w:t xml:space="preserve">. </w:t>
      </w:r>
      <w:proofErr w:type="spellStart"/>
      <w:r w:rsidRPr="00961EB9">
        <w:rPr>
          <w:rFonts w:eastAsiaTheme="minorHAnsi"/>
          <w:lang w:val="en-GB" w:eastAsia="en-US"/>
        </w:rPr>
        <w:t>Packt</w:t>
      </w:r>
      <w:proofErr w:type="spellEnd"/>
      <w:r w:rsidRPr="00961EB9">
        <w:rPr>
          <w:rFonts w:eastAsiaTheme="minorHAnsi"/>
          <w:lang w:val="en-GB" w:eastAsia="en-US"/>
        </w:rPr>
        <w:t xml:space="preserve"> Publishing Ltd.</w:t>
      </w:r>
    </w:p>
    <w:p w14:paraId="493C6B88" w14:textId="77777777" w:rsidR="00961EB9" w:rsidRPr="00961EB9" w:rsidRDefault="00961EB9" w:rsidP="002647CA">
      <w:pPr>
        <w:pStyle w:val="Bibliography"/>
        <w:spacing w:line="276" w:lineRule="auto"/>
        <w:rPr>
          <w:rFonts w:eastAsiaTheme="minorHAnsi"/>
          <w:lang w:val="en-GB" w:eastAsia="en-US"/>
        </w:rPr>
      </w:pPr>
      <w:proofErr w:type="spellStart"/>
      <w:r w:rsidRPr="00961EB9">
        <w:rPr>
          <w:rFonts w:eastAsiaTheme="minorHAnsi"/>
          <w:lang w:val="en-GB" w:eastAsia="en-US"/>
        </w:rPr>
        <w:t>Gisselbrecht</w:t>
      </w:r>
      <w:proofErr w:type="spellEnd"/>
      <w:r w:rsidRPr="00961EB9">
        <w:rPr>
          <w:rFonts w:eastAsiaTheme="minorHAnsi"/>
          <w:lang w:val="en-GB" w:eastAsia="en-US"/>
        </w:rPr>
        <w:t xml:space="preserve">, T., </w:t>
      </w:r>
      <w:proofErr w:type="spellStart"/>
      <w:r w:rsidRPr="00961EB9">
        <w:rPr>
          <w:rFonts w:eastAsiaTheme="minorHAnsi"/>
          <w:lang w:val="en-GB" w:eastAsia="en-US"/>
        </w:rPr>
        <w:t>Denoyer</w:t>
      </w:r>
      <w:proofErr w:type="spellEnd"/>
      <w:r w:rsidRPr="00961EB9">
        <w:rPr>
          <w:rFonts w:eastAsiaTheme="minorHAnsi"/>
          <w:lang w:val="en-GB" w:eastAsia="en-US"/>
        </w:rPr>
        <w:t xml:space="preserve">, L., Gallinari, P., &amp; </w:t>
      </w:r>
      <w:proofErr w:type="spellStart"/>
      <w:r w:rsidRPr="00961EB9">
        <w:rPr>
          <w:rFonts w:eastAsiaTheme="minorHAnsi"/>
          <w:lang w:val="en-GB" w:eastAsia="en-US"/>
        </w:rPr>
        <w:t>Lamprier</w:t>
      </w:r>
      <w:proofErr w:type="spellEnd"/>
      <w:r w:rsidRPr="00961EB9">
        <w:rPr>
          <w:rFonts w:eastAsiaTheme="minorHAnsi"/>
          <w:lang w:val="en-GB" w:eastAsia="en-US"/>
        </w:rPr>
        <w:t xml:space="preserve">, S. (2015). </w:t>
      </w:r>
      <w:proofErr w:type="spellStart"/>
      <w:r w:rsidRPr="00961EB9">
        <w:rPr>
          <w:rFonts w:eastAsiaTheme="minorHAnsi"/>
          <w:lang w:val="en-GB" w:eastAsia="en-US"/>
        </w:rPr>
        <w:t>WhichStreams</w:t>
      </w:r>
      <w:proofErr w:type="spellEnd"/>
      <w:r w:rsidRPr="00961EB9">
        <w:rPr>
          <w:rFonts w:eastAsiaTheme="minorHAnsi"/>
          <w:lang w:val="en-GB" w:eastAsia="en-US"/>
        </w:rPr>
        <w:t xml:space="preserve">: A Dynamic Approach for Focused Data Capture from Large </w:t>
      </w:r>
      <w:proofErr w:type="gramStart"/>
      <w:r w:rsidRPr="00961EB9">
        <w:rPr>
          <w:rFonts w:eastAsiaTheme="minorHAnsi"/>
          <w:lang w:val="en-GB" w:eastAsia="en-US"/>
        </w:rPr>
        <w:t>Social Media</w:t>
      </w:r>
      <w:proofErr w:type="gramEnd"/>
      <w:r w:rsidRPr="00961EB9">
        <w:rPr>
          <w:rFonts w:eastAsiaTheme="minorHAnsi"/>
          <w:lang w:val="en-GB" w:eastAsia="en-US"/>
        </w:rPr>
        <w:t xml:space="preserve">. </w:t>
      </w:r>
      <w:r w:rsidRPr="00961EB9">
        <w:rPr>
          <w:rFonts w:eastAsiaTheme="minorHAnsi"/>
          <w:i/>
          <w:iCs/>
          <w:lang w:val="en-GB" w:eastAsia="en-US"/>
        </w:rPr>
        <w:t xml:space="preserve">Proceedings of the International AAAI Conference on Web and </w:t>
      </w:r>
      <w:proofErr w:type="gramStart"/>
      <w:r w:rsidRPr="00961EB9">
        <w:rPr>
          <w:rFonts w:eastAsiaTheme="minorHAnsi"/>
          <w:i/>
          <w:iCs/>
          <w:lang w:val="en-GB" w:eastAsia="en-US"/>
        </w:rPr>
        <w:t>Social Media</w:t>
      </w:r>
      <w:proofErr w:type="gramEnd"/>
      <w:r w:rsidRPr="00961EB9">
        <w:rPr>
          <w:rFonts w:eastAsiaTheme="minorHAnsi"/>
          <w:lang w:val="en-GB" w:eastAsia="en-US"/>
        </w:rPr>
        <w:t xml:space="preserve">, </w:t>
      </w:r>
      <w:r w:rsidRPr="00961EB9">
        <w:rPr>
          <w:rFonts w:eastAsiaTheme="minorHAnsi"/>
          <w:i/>
          <w:iCs/>
          <w:lang w:val="en-GB" w:eastAsia="en-US"/>
        </w:rPr>
        <w:t>9</w:t>
      </w:r>
      <w:r w:rsidRPr="00961EB9">
        <w:rPr>
          <w:rFonts w:eastAsiaTheme="minorHAnsi"/>
          <w:lang w:val="en-GB" w:eastAsia="en-US"/>
        </w:rPr>
        <w:t>(1), Article 1. https://doi.org/10.1609/icwsm.v9i1.14587</w:t>
      </w:r>
    </w:p>
    <w:p w14:paraId="2DF61D8B" w14:textId="77777777" w:rsidR="00961EB9" w:rsidRPr="00961EB9" w:rsidRDefault="00961EB9" w:rsidP="002647CA">
      <w:pPr>
        <w:pStyle w:val="Bibliography"/>
        <w:spacing w:line="276" w:lineRule="auto"/>
        <w:rPr>
          <w:rFonts w:eastAsiaTheme="minorHAnsi"/>
          <w:lang w:val="en-GB" w:eastAsia="en-US"/>
        </w:rPr>
      </w:pPr>
      <w:proofErr w:type="spellStart"/>
      <w:r w:rsidRPr="00961EB9">
        <w:rPr>
          <w:rFonts w:eastAsiaTheme="minorHAnsi"/>
          <w:lang w:val="sv-SE" w:eastAsia="en-US"/>
        </w:rPr>
        <w:t>Iqbal</w:t>
      </w:r>
      <w:proofErr w:type="spellEnd"/>
      <w:r w:rsidRPr="00961EB9">
        <w:rPr>
          <w:rFonts w:eastAsiaTheme="minorHAnsi"/>
          <w:lang w:val="sv-SE" w:eastAsia="en-US"/>
        </w:rPr>
        <w:t xml:space="preserve">, T., Khan, M., </w:t>
      </w:r>
      <w:proofErr w:type="spellStart"/>
      <w:r w:rsidRPr="00961EB9">
        <w:rPr>
          <w:rFonts w:eastAsiaTheme="minorHAnsi"/>
          <w:lang w:val="sv-SE" w:eastAsia="en-US"/>
        </w:rPr>
        <w:t>Taveter</w:t>
      </w:r>
      <w:proofErr w:type="spellEnd"/>
      <w:r w:rsidRPr="00961EB9">
        <w:rPr>
          <w:rFonts w:eastAsiaTheme="minorHAnsi"/>
          <w:lang w:val="sv-SE" w:eastAsia="en-US"/>
        </w:rPr>
        <w:t xml:space="preserve">, K., &amp; </w:t>
      </w:r>
      <w:proofErr w:type="spellStart"/>
      <w:r w:rsidRPr="00961EB9">
        <w:rPr>
          <w:rFonts w:eastAsiaTheme="minorHAnsi"/>
          <w:lang w:val="sv-SE" w:eastAsia="en-US"/>
        </w:rPr>
        <w:t>Seyff</w:t>
      </w:r>
      <w:proofErr w:type="spellEnd"/>
      <w:r w:rsidRPr="00961EB9">
        <w:rPr>
          <w:rFonts w:eastAsiaTheme="minorHAnsi"/>
          <w:lang w:val="sv-SE" w:eastAsia="en-US"/>
        </w:rPr>
        <w:t xml:space="preserve">, N. (2021). </w:t>
      </w:r>
      <w:r w:rsidRPr="00961EB9">
        <w:rPr>
          <w:rFonts w:eastAsiaTheme="minorHAnsi"/>
          <w:lang w:val="en-GB" w:eastAsia="en-US"/>
        </w:rPr>
        <w:t xml:space="preserve">Mining Reddit as a New Source for Software Requirements. </w:t>
      </w:r>
      <w:r w:rsidRPr="00961EB9">
        <w:rPr>
          <w:rFonts w:eastAsiaTheme="minorHAnsi"/>
          <w:i/>
          <w:iCs/>
          <w:lang w:val="en-GB" w:eastAsia="en-US"/>
        </w:rPr>
        <w:t>2021 IEEE 29th International Requirements Engineering Conference (RE)</w:t>
      </w:r>
      <w:r w:rsidRPr="00961EB9">
        <w:rPr>
          <w:rFonts w:eastAsiaTheme="minorHAnsi"/>
          <w:lang w:val="en-GB" w:eastAsia="en-US"/>
        </w:rPr>
        <w:t>, 128–138. https://doi.org/10.1109/RE51729.2021.00019</w:t>
      </w:r>
    </w:p>
    <w:p w14:paraId="55D82EDE" w14:textId="77777777" w:rsidR="00961EB9" w:rsidRPr="00961EB9" w:rsidRDefault="00961EB9" w:rsidP="002647CA">
      <w:pPr>
        <w:pStyle w:val="Bibliography"/>
        <w:spacing w:line="276" w:lineRule="auto"/>
        <w:rPr>
          <w:rFonts w:eastAsiaTheme="minorHAnsi"/>
          <w:lang w:val="en-GB" w:eastAsia="en-US"/>
        </w:rPr>
      </w:pPr>
      <w:r w:rsidRPr="00961EB9">
        <w:rPr>
          <w:rFonts w:eastAsiaTheme="minorHAnsi"/>
          <w:lang w:val="en-GB" w:eastAsia="en-US"/>
        </w:rPr>
        <w:t xml:space="preserve">Morgan, D. L. (2023). Exploring the Use of Artificial Intelligence for Qualitative Data Analysis: The Case of </w:t>
      </w:r>
      <w:proofErr w:type="spellStart"/>
      <w:r w:rsidRPr="00961EB9">
        <w:rPr>
          <w:rFonts w:eastAsiaTheme="minorHAnsi"/>
          <w:lang w:val="en-GB" w:eastAsia="en-US"/>
        </w:rPr>
        <w:t>ChatGPT</w:t>
      </w:r>
      <w:proofErr w:type="spellEnd"/>
      <w:r w:rsidRPr="00961EB9">
        <w:rPr>
          <w:rFonts w:eastAsiaTheme="minorHAnsi"/>
          <w:lang w:val="en-GB" w:eastAsia="en-US"/>
        </w:rPr>
        <w:t xml:space="preserve">. </w:t>
      </w:r>
      <w:r w:rsidRPr="00961EB9">
        <w:rPr>
          <w:rFonts w:eastAsiaTheme="minorHAnsi"/>
          <w:i/>
          <w:iCs/>
          <w:lang w:val="en-GB" w:eastAsia="en-US"/>
        </w:rPr>
        <w:t>International Journal of Qualitative Methods</w:t>
      </w:r>
      <w:r w:rsidRPr="00961EB9">
        <w:rPr>
          <w:rFonts w:eastAsiaTheme="minorHAnsi"/>
          <w:lang w:val="en-GB" w:eastAsia="en-US"/>
        </w:rPr>
        <w:t xml:space="preserve">, </w:t>
      </w:r>
      <w:r w:rsidRPr="00961EB9">
        <w:rPr>
          <w:rFonts w:eastAsiaTheme="minorHAnsi"/>
          <w:i/>
          <w:iCs/>
          <w:lang w:val="en-GB" w:eastAsia="en-US"/>
        </w:rPr>
        <w:t>22</w:t>
      </w:r>
      <w:r w:rsidRPr="00961EB9">
        <w:rPr>
          <w:rFonts w:eastAsiaTheme="minorHAnsi"/>
          <w:lang w:val="en-GB" w:eastAsia="en-US"/>
        </w:rPr>
        <w:t>, 16094069231211248. https://doi.org/10.1177/16094069231211248</w:t>
      </w:r>
    </w:p>
    <w:p w14:paraId="618ADE87" w14:textId="77777777" w:rsidR="00961EB9" w:rsidRPr="00961EB9" w:rsidRDefault="00961EB9" w:rsidP="002647CA">
      <w:pPr>
        <w:pStyle w:val="Bibliography"/>
        <w:spacing w:line="276" w:lineRule="auto"/>
        <w:rPr>
          <w:rFonts w:eastAsiaTheme="minorHAnsi"/>
          <w:lang w:val="en-GB" w:eastAsia="en-US"/>
        </w:rPr>
      </w:pPr>
      <w:proofErr w:type="spellStart"/>
      <w:r w:rsidRPr="00961EB9">
        <w:rPr>
          <w:rFonts w:eastAsiaTheme="minorHAnsi"/>
          <w:lang w:val="en-GB" w:eastAsia="en-US"/>
        </w:rPr>
        <w:t>Ofoeda</w:t>
      </w:r>
      <w:proofErr w:type="spellEnd"/>
      <w:r w:rsidRPr="00961EB9">
        <w:rPr>
          <w:rFonts w:eastAsiaTheme="minorHAnsi"/>
          <w:lang w:val="en-GB" w:eastAsia="en-US"/>
        </w:rPr>
        <w:t xml:space="preserve">, J., Boateng, R., &amp; </w:t>
      </w:r>
      <w:proofErr w:type="spellStart"/>
      <w:r w:rsidRPr="00961EB9">
        <w:rPr>
          <w:rFonts w:eastAsiaTheme="minorHAnsi"/>
          <w:lang w:val="en-GB" w:eastAsia="en-US"/>
        </w:rPr>
        <w:t>Effah</w:t>
      </w:r>
      <w:proofErr w:type="spellEnd"/>
      <w:r w:rsidRPr="00961EB9">
        <w:rPr>
          <w:rFonts w:eastAsiaTheme="minorHAnsi"/>
          <w:lang w:val="en-GB" w:eastAsia="en-US"/>
        </w:rPr>
        <w:t xml:space="preserve">, J. (2019). Application Programming Interface (API) Research: A Review of the Past to Inform the Future. </w:t>
      </w:r>
      <w:r w:rsidRPr="00961EB9">
        <w:rPr>
          <w:rFonts w:eastAsiaTheme="minorHAnsi"/>
          <w:i/>
          <w:iCs/>
          <w:lang w:val="en-GB" w:eastAsia="en-US"/>
        </w:rPr>
        <w:t>International Journal of Enterprise Information Systems</w:t>
      </w:r>
      <w:r w:rsidRPr="00961EB9">
        <w:rPr>
          <w:rFonts w:eastAsiaTheme="minorHAnsi"/>
          <w:lang w:val="en-GB" w:eastAsia="en-US"/>
        </w:rPr>
        <w:t xml:space="preserve">, </w:t>
      </w:r>
      <w:r w:rsidRPr="00961EB9">
        <w:rPr>
          <w:rFonts w:eastAsiaTheme="minorHAnsi"/>
          <w:i/>
          <w:iCs/>
          <w:lang w:val="en-GB" w:eastAsia="en-US"/>
        </w:rPr>
        <w:t>15</w:t>
      </w:r>
      <w:r w:rsidRPr="00961EB9">
        <w:rPr>
          <w:rFonts w:eastAsiaTheme="minorHAnsi"/>
          <w:lang w:val="en-GB" w:eastAsia="en-US"/>
        </w:rPr>
        <w:t>(3), 76–95. https://doi.org/10.4018/IJEIS.2019070105</w:t>
      </w:r>
    </w:p>
    <w:p w14:paraId="2787BFC1" w14:textId="77777777" w:rsidR="00961EB9" w:rsidRPr="00961EB9" w:rsidRDefault="00961EB9" w:rsidP="002647CA">
      <w:pPr>
        <w:pStyle w:val="Bibliography"/>
        <w:spacing w:line="276" w:lineRule="auto"/>
        <w:rPr>
          <w:rFonts w:eastAsiaTheme="minorHAnsi"/>
          <w:lang w:val="en-GB" w:eastAsia="en-US"/>
        </w:rPr>
      </w:pPr>
      <w:proofErr w:type="spellStart"/>
      <w:r w:rsidRPr="00961EB9">
        <w:rPr>
          <w:rFonts w:eastAsiaTheme="minorHAnsi"/>
          <w:i/>
          <w:iCs/>
          <w:lang w:val="en-GB" w:eastAsia="en-US"/>
        </w:rPr>
        <w:t>OpenAI</w:t>
      </w:r>
      <w:proofErr w:type="spellEnd"/>
      <w:r w:rsidRPr="00961EB9">
        <w:rPr>
          <w:rFonts w:eastAsiaTheme="minorHAnsi"/>
          <w:lang w:val="en-GB" w:eastAsia="en-US"/>
        </w:rPr>
        <w:t>. (n.d.). Retrieved April 18, 2025, from https://openai.com/</w:t>
      </w:r>
    </w:p>
    <w:p w14:paraId="1DD4195F" w14:textId="77777777" w:rsidR="00961EB9" w:rsidRPr="00961EB9" w:rsidRDefault="00961EB9" w:rsidP="002647CA">
      <w:pPr>
        <w:pStyle w:val="Bibliography"/>
        <w:spacing w:line="276" w:lineRule="auto"/>
        <w:rPr>
          <w:rFonts w:eastAsiaTheme="minorHAnsi"/>
          <w:lang w:val="en-GB" w:eastAsia="en-US"/>
        </w:rPr>
      </w:pPr>
      <w:r w:rsidRPr="00961EB9">
        <w:rPr>
          <w:rFonts w:eastAsiaTheme="minorHAnsi"/>
          <w:lang w:val="en-GB" w:eastAsia="en-US"/>
        </w:rPr>
        <w:t xml:space="preserve">Reddit. (2024). </w:t>
      </w:r>
      <w:r w:rsidRPr="00961EB9">
        <w:rPr>
          <w:rFonts w:eastAsiaTheme="minorHAnsi"/>
          <w:i/>
          <w:iCs/>
          <w:lang w:val="en-GB" w:eastAsia="en-US"/>
        </w:rPr>
        <w:t>Dive into anything</w:t>
      </w:r>
      <w:r w:rsidRPr="00961EB9">
        <w:rPr>
          <w:rFonts w:eastAsiaTheme="minorHAnsi"/>
          <w:lang w:val="en-GB" w:eastAsia="en-US"/>
        </w:rPr>
        <w:t>. https://redditinc.com/</w:t>
      </w:r>
    </w:p>
    <w:p w14:paraId="6CDE0536" w14:textId="77777777" w:rsidR="00961EB9" w:rsidRPr="00961EB9" w:rsidRDefault="00961EB9" w:rsidP="002647CA">
      <w:pPr>
        <w:pStyle w:val="Bibliography"/>
        <w:spacing w:line="276" w:lineRule="auto"/>
        <w:rPr>
          <w:rFonts w:eastAsiaTheme="minorHAnsi"/>
          <w:lang w:val="en-GB" w:eastAsia="en-US"/>
        </w:rPr>
      </w:pPr>
      <w:r w:rsidRPr="00961EB9">
        <w:rPr>
          <w:rFonts w:eastAsiaTheme="minorHAnsi"/>
          <w:lang w:val="en-GB" w:eastAsia="en-US"/>
        </w:rPr>
        <w:t xml:space="preserve">Tang, L., Zhang, Y., Dai, F., Yoon, Y., Song, Y., &amp; Sharma, R. S. (2017). Social Media Data Analytics for the U.S. Construction Industry: Preliminary Study on Twitter. </w:t>
      </w:r>
      <w:r w:rsidRPr="00961EB9">
        <w:rPr>
          <w:rFonts w:eastAsiaTheme="minorHAnsi"/>
          <w:i/>
          <w:iCs/>
          <w:lang w:val="en-GB" w:eastAsia="en-US"/>
        </w:rPr>
        <w:t>Journal of Management in Engineering</w:t>
      </w:r>
      <w:r w:rsidRPr="00961EB9">
        <w:rPr>
          <w:rFonts w:eastAsiaTheme="minorHAnsi"/>
          <w:lang w:val="en-GB" w:eastAsia="en-US"/>
        </w:rPr>
        <w:t xml:space="preserve">, </w:t>
      </w:r>
      <w:r w:rsidRPr="00961EB9">
        <w:rPr>
          <w:rFonts w:eastAsiaTheme="minorHAnsi"/>
          <w:i/>
          <w:iCs/>
          <w:lang w:val="en-GB" w:eastAsia="en-US"/>
        </w:rPr>
        <w:t>33</w:t>
      </w:r>
      <w:r w:rsidRPr="00961EB9">
        <w:rPr>
          <w:rFonts w:eastAsiaTheme="minorHAnsi"/>
          <w:lang w:val="en-GB" w:eastAsia="en-US"/>
        </w:rPr>
        <w:t>(6), 04017038. https://doi.org/10.1061/(ASCE)ME.1943-5479.0000554</w:t>
      </w:r>
    </w:p>
    <w:p w14:paraId="1C7ACF32" w14:textId="77777777" w:rsidR="00961EB9" w:rsidRPr="00961EB9" w:rsidRDefault="00961EB9" w:rsidP="002647CA">
      <w:pPr>
        <w:pStyle w:val="Bibliography"/>
        <w:spacing w:line="276" w:lineRule="auto"/>
        <w:rPr>
          <w:rFonts w:eastAsiaTheme="minorHAnsi"/>
          <w:lang w:val="en-GB" w:eastAsia="en-US"/>
        </w:rPr>
      </w:pPr>
      <w:r w:rsidRPr="00961EB9">
        <w:rPr>
          <w:rFonts w:eastAsiaTheme="minorHAnsi"/>
          <w:lang w:val="en-GB" w:eastAsia="en-US"/>
        </w:rPr>
        <w:t xml:space="preserve">Uddin, M. K. S. (2024). </w:t>
      </w:r>
      <w:r w:rsidRPr="00961EB9">
        <w:rPr>
          <w:rFonts w:eastAsiaTheme="minorHAnsi"/>
          <w:i/>
          <w:iCs/>
          <w:lang w:val="en-GB" w:eastAsia="en-US"/>
        </w:rPr>
        <w:t>A Review of Utilizing Natural Language Processing and Ai for Advanced Data Visualization in Real-time Analytics</w:t>
      </w:r>
      <w:r w:rsidRPr="00961EB9">
        <w:rPr>
          <w:rFonts w:eastAsiaTheme="minorHAnsi"/>
          <w:lang w:val="en-GB" w:eastAsia="en-US"/>
        </w:rPr>
        <w:t xml:space="preserve"> (SSRN Scholarly Paper No. 4993556). Social Science Research Network. https://doi.org/10.62304/ijmisds.v1i04.185</w:t>
      </w:r>
    </w:p>
    <w:p w14:paraId="2E6B7E44" w14:textId="77777777" w:rsidR="00961EB9" w:rsidRPr="00961EB9" w:rsidRDefault="00961EB9" w:rsidP="002647CA">
      <w:pPr>
        <w:pStyle w:val="Bibliography"/>
        <w:spacing w:line="276" w:lineRule="auto"/>
        <w:rPr>
          <w:rFonts w:eastAsiaTheme="minorHAnsi"/>
          <w:lang w:val="en-GB" w:eastAsia="en-US"/>
        </w:rPr>
      </w:pPr>
      <w:r w:rsidRPr="00961EB9">
        <w:rPr>
          <w:rFonts w:eastAsiaTheme="minorHAnsi"/>
          <w:i/>
          <w:iCs/>
          <w:lang w:val="en-GB" w:eastAsia="en-US"/>
        </w:rPr>
        <w:t>Welcome to Python.org</w:t>
      </w:r>
      <w:r w:rsidRPr="00961EB9">
        <w:rPr>
          <w:rFonts w:eastAsiaTheme="minorHAnsi"/>
          <w:lang w:val="en-GB" w:eastAsia="en-US"/>
        </w:rPr>
        <w:t>. (2025, April 8). Python.Org. https://www.python.org/</w:t>
      </w:r>
    </w:p>
    <w:p w14:paraId="6CD7CD05" w14:textId="77777777" w:rsidR="00961EB9" w:rsidRPr="00961EB9" w:rsidRDefault="00961EB9" w:rsidP="002647CA">
      <w:pPr>
        <w:pStyle w:val="Bibliography"/>
        <w:spacing w:line="276" w:lineRule="auto"/>
        <w:rPr>
          <w:rFonts w:eastAsiaTheme="minorHAnsi"/>
          <w:lang w:val="en-GB" w:eastAsia="en-US"/>
        </w:rPr>
      </w:pPr>
      <w:proofErr w:type="spellStart"/>
      <w:r w:rsidRPr="00961EB9">
        <w:rPr>
          <w:rFonts w:eastAsiaTheme="minorHAnsi"/>
          <w:lang w:val="en-GB" w:eastAsia="en-US"/>
        </w:rPr>
        <w:t>Yalamati</w:t>
      </w:r>
      <w:proofErr w:type="spellEnd"/>
      <w:r w:rsidRPr="00961EB9">
        <w:rPr>
          <w:rFonts w:eastAsiaTheme="minorHAnsi"/>
          <w:lang w:val="en-GB" w:eastAsia="en-US"/>
        </w:rPr>
        <w:t xml:space="preserve">, S., &amp; </w:t>
      </w:r>
      <w:proofErr w:type="spellStart"/>
      <w:r w:rsidRPr="00961EB9">
        <w:rPr>
          <w:rFonts w:eastAsiaTheme="minorHAnsi"/>
          <w:lang w:val="en-GB" w:eastAsia="en-US"/>
        </w:rPr>
        <w:t>Batchu</w:t>
      </w:r>
      <w:proofErr w:type="spellEnd"/>
      <w:r w:rsidRPr="00961EB9">
        <w:rPr>
          <w:rFonts w:eastAsiaTheme="minorHAnsi"/>
          <w:lang w:val="en-GB" w:eastAsia="en-US"/>
        </w:rPr>
        <w:t xml:space="preserve">, R. K. (2024). Smart Data Processing: Unleashing the Power of AI and ML. In </w:t>
      </w:r>
      <w:r w:rsidRPr="00961EB9">
        <w:rPr>
          <w:rFonts w:eastAsiaTheme="minorHAnsi"/>
          <w:i/>
          <w:iCs/>
          <w:lang w:val="en-GB" w:eastAsia="en-US"/>
        </w:rPr>
        <w:t xml:space="preserve">Practical Applications of Data Processing, Algorithms, and </w:t>
      </w:r>
      <w:proofErr w:type="spellStart"/>
      <w:r w:rsidRPr="00961EB9">
        <w:rPr>
          <w:rFonts w:eastAsiaTheme="minorHAnsi"/>
          <w:i/>
          <w:iCs/>
          <w:lang w:val="en-GB" w:eastAsia="en-US"/>
        </w:rPr>
        <w:t>Modeling</w:t>
      </w:r>
      <w:proofErr w:type="spellEnd"/>
      <w:r w:rsidRPr="00961EB9">
        <w:rPr>
          <w:rFonts w:eastAsiaTheme="minorHAnsi"/>
          <w:lang w:val="en-GB" w:eastAsia="en-US"/>
        </w:rPr>
        <w:t xml:space="preserve"> (pp. 205–221). IGI Global Scientific Publishing. https://doi.org/10.4018/979-8-3693-2909-2.ch016</w:t>
      </w:r>
    </w:p>
    <w:p w14:paraId="2DE11C3F" w14:textId="29C92667" w:rsidR="00961EB9" w:rsidRPr="00961EB9" w:rsidRDefault="00961EB9" w:rsidP="002647CA">
      <w:pPr>
        <w:pStyle w:val="Bibliography"/>
        <w:spacing w:line="276" w:lineRule="auto"/>
        <w:rPr>
          <w:rFonts w:eastAsiaTheme="minorHAnsi"/>
          <w:lang w:val="en-GB" w:eastAsia="en-US"/>
        </w:rPr>
      </w:pPr>
      <w:r w:rsidRPr="00961EB9">
        <w:rPr>
          <w:rFonts w:eastAsiaTheme="minorHAnsi"/>
          <w:lang w:val="en-GB" w:eastAsia="en-US"/>
        </w:rPr>
        <w:t xml:space="preserve">Zeng, D., Chen, H., </w:t>
      </w:r>
      <w:proofErr w:type="spellStart"/>
      <w:r w:rsidRPr="00961EB9">
        <w:rPr>
          <w:rFonts w:eastAsiaTheme="minorHAnsi"/>
          <w:lang w:val="en-GB" w:eastAsia="en-US"/>
        </w:rPr>
        <w:t>Lusch</w:t>
      </w:r>
      <w:proofErr w:type="spellEnd"/>
      <w:r w:rsidRPr="00961EB9">
        <w:rPr>
          <w:rFonts w:eastAsiaTheme="minorHAnsi"/>
          <w:lang w:val="en-GB" w:eastAsia="en-US"/>
        </w:rPr>
        <w:t xml:space="preserve">, R., &amp; Li, S.-H. (2010). Social Media Analytics and Intelligence. </w:t>
      </w:r>
      <w:r w:rsidRPr="00961EB9">
        <w:rPr>
          <w:rFonts w:eastAsiaTheme="minorHAnsi"/>
          <w:i/>
          <w:iCs/>
          <w:lang w:val="en-GB" w:eastAsia="en-US"/>
        </w:rPr>
        <w:t>IEEE Intelligent Systems</w:t>
      </w:r>
      <w:r w:rsidRPr="00961EB9">
        <w:rPr>
          <w:rFonts w:eastAsiaTheme="minorHAnsi"/>
          <w:lang w:val="en-GB" w:eastAsia="en-US"/>
        </w:rPr>
        <w:t xml:space="preserve">, </w:t>
      </w:r>
      <w:r w:rsidRPr="00961EB9">
        <w:rPr>
          <w:rFonts w:eastAsiaTheme="minorHAnsi"/>
          <w:i/>
          <w:iCs/>
          <w:lang w:val="en-GB" w:eastAsia="en-US"/>
        </w:rPr>
        <w:t>25</w:t>
      </w:r>
      <w:r w:rsidRPr="00961EB9">
        <w:rPr>
          <w:rFonts w:eastAsiaTheme="minorHAnsi"/>
          <w:lang w:val="en-GB" w:eastAsia="en-US"/>
        </w:rPr>
        <w:t>(6), 13–16. IEEE Intelligent Systems. https://doi.org/10.1109/MIS.2010.151</w:t>
      </w:r>
      <w:r w:rsidR="00425830">
        <w:rPr>
          <w:rFonts w:eastAsiaTheme="minorHAnsi"/>
          <w:lang w:val="en-GB" w:eastAsia="en-US"/>
        </w:rPr>
        <w:t xml:space="preserve"> </w:t>
      </w:r>
    </w:p>
    <w:p w14:paraId="7537B567" w14:textId="63C5793E" w:rsidR="00D44AB2" w:rsidRPr="00425830" w:rsidRDefault="004D23B4" w:rsidP="00425830">
      <w:pPr>
        <w:pStyle w:val="Bibliography"/>
        <w:spacing w:line="276" w:lineRule="auto"/>
        <w:ind w:left="0" w:firstLine="0"/>
        <w:rPr>
          <w:b/>
          <w:bCs/>
        </w:rPr>
      </w:pPr>
      <w:r w:rsidRPr="008C565C">
        <w:rPr>
          <w:rFonts w:ascii="Aptos" w:eastAsia="Aptos" w:hAnsi="Aptos"/>
          <w:b/>
          <w:bCs/>
          <w:kern w:val="2"/>
          <w14:ligatures w14:val="standardContextual"/>
        </w:rPr>
        <w:lastRenderedPageBreak/>
        <w:fldChar w:fldCharType="end"/>
      </w:r>
    </w:p>
    <w:sectPr w:rsidR="00D44AB2" w:rsidRPr="00425830">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8F3F88" w14:textId="77777777" w:rsidR="008A1079" w:rsidRDefault="008A1079">
      <w:r>
        <w:separator/>
      </w:r>
    </w:p>
  </w:endnote>
  <w:endnote w:type="continuationSeparator" w:id="0">
    <w:p w14:paraId="0E6C9472" w14:textId="77777777" w:rsidR="008A1079" w:rsidRDefault="008A10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69C10" w14:textId="77777777" w:rsidR="008D55EC" w:rsidRDefault="008A10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244D03" w14:textId="77777777" w:rsidR="008A1079" w:rsidRDefault="008A1079">
      <w:r>
        <w:separator/>
      </w:r>
    </w:p>
  </w:footnote>
  <w:footnote w:type="continuationSeparator" w:id="0">
    <w:p w14:paraId="06FFA921" w14:textId="77777777" w:rsidR="008A1079" w:rsidRDefault="008A10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740C9"/>
    <w:multiLevelType w:val="hybridMultilevel"/>
    <w:tmpl w:val="E6328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547BAC"/>
    <w:multiLevelType w:val="multilevel"/>
    <w:tmpl w:val="6C60F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CF737E"/>
    <w:multiLevelType w:val="multilevel"/>
    <w:tmpl w:val="0818E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B08606E"/>
    <w:multiLevelType w:val="hybridMultilevel"/>
    <w:tmpl w:val="68EEF8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0EE19C6"/>
    <w:multiLevelType w:val="hybridMultilevel"/>
    <w:tmpl w:val="ED3CA7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AC4B19"/>
    <w:multiLevelType w:val="hybridMultilevel"/>
    <w:tmpl w:val="DEF60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C201CD2"/>
    <w:multiLevelType w:val="hybridMultilevel"/>
    <w:tmpl w:val="AA2490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23B56FD"/>
    <w:multiLevelType w:val="hybridMultilevel"/>
    <w:tmpl w:val="D93ED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3771FB"/>
    <w:multiLevelType w:val="hybridMultilevel"/>
    <w:tmpl w:val="061CC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FB4B75"/>
    <w:multiLevelType w:val="hybridMultilevel"/>
    <w:tmpl w:val="5CF46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E00E4F"/>
    <w:multiLevelType w:val="hybridMultilevel"/>
    <w:tmpl w:val="164CD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8A581E"/>
    <w:multiLevelType w:val="hybridMultilevel"/>
    <w:tmpl w:val="6FBAA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52D2B51"/>
    <w:multiLevelType w:val="hybridMultilevel"/>
    <w:tmpl w:val="086A2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10353D"/>
    <w:multiLevelType w:val="multilevel"/>
    <w:tmpl w:val="6CC66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292718"/>
    <w:multiLevelType w:val="multilevel"/>
    <w:tmpl w:val="F606E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89535B8"/>
    <w:multiLevelType w:val="multilevel"/>
    <w:tmpl w:val="2D3EF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2"/>
  </w:num>
  <w:num w:numId="3">
    <w:abstractNumId w:val="1"/>
  </w:num>
  <w:num w:numId="4">
    <w:abstractNumId w:val="15"/>
  </w:num>
  <w:num w:numId="5">
    <w:abstractNumId w:val="13"/>
  </w:num>
  <w:num w:numId="6">
    <w:abstractNumId w:val="11"/>
  </w:num>
  <w:num w:numId="7">
    <w:abstractNumId w:val="6"/>
  </w:num>
  <w:num w:numId="8">
    <w:abstractNumId w:val="4"/>
  </w:num>
  <w:num w:numId="9">
    <w:abstractNumId w:val="8"/>
  </w:num>
  <w:num w:numId="10">
    <w:abstractNumId w:val="7"/>
  </w:num>
  <w:num w:numId="11">
    <w:abstractNumId w:val="10"/>
  </w:num>
  <w:num w:numId="12">
    <w:abstractNumId w:val="0"/>
  </w:num>
  <w:num w:numId="13">
    <w:abstractNumId w:val="12"/>
  </w:num>
  <w:num w:numId="14">
    <w:abstractNumId w:val="3"/>
  </w:num>
  <w:num w:numId="15">
    <w:abstractNumId w:val="5"/>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48E"/>
    <w:rsid w:val="00014936"/>
    <w:rsid w:val="00021CE9"/>
    <w:rsid w:val="00035BB7"/>
    <w:rsid w:val="00042313"/>
    <w:rsid w:val="00044927"/>
    <w:rsid w:val="000466A1"/>
    <w:rsid w:val="000508C2"/>
    <w:rsid w:val="00055790"/>
    <w:rsid w:val="0006684F"/>
    <w:rsid w:val="00071465"/>
    <w:rsid w:val="000B7784"/>
    <w:rsid w:val="000D7A33"/>
    <w:rsid w:val="000E44D8"/>
    <w:rsid w:val="000F51E5"/>
    <w:rsid w:val="00110E10"/>
    <w:rsid w:val="001401DB"/>
    <w:rsid w:val="00147F0A"/>
    <w:rsid w:val="00152128"/>
    <w:rsid w:val="001548E5"/>
    <w:rsid w:val="00173D91"/>
    <w:rsid w:val="0017737A"/>
    <w:rsid w:val="001C1599"/>
    <w:rsid w:val="001C24A4"/>
    <w:rsid w:val="001D426A"/>
    <w:rsid w:val="001E60DB"/>
    <w:rsid w:val="001E78C3"/>
    <w:rsid w:val="002267EF"/>
    <w:rsid w:val="002647CA"/>
    <w:rsid w:val="00280AA6"/>
    <w:rsid w:val="002869A1"/>
    <w:rsid w:val="002A033D"/>
    <w:rsid w:val="002D59FB"/>
    <w:rsid w:val="002D6121"/>
    <w:rsid w:val="002D64BF"/>
    <w:rsid w:val="002F4527"/>
    <w:rsid w:val="00312C12"/>
    <w:rsid w:val="0032105A"/>
    <w:rsid w:val="00341574"/>
    <w:rsid w:val="0035288A"/>
    <w:rsid w:val="0035509A"/>
    <w:rsid w:val="00371D69"/>
    <w:rsid w:val="00386515"/>
    <w:rsid w:val="00397EF2"/>
    <w:rsid w:val="003B19DE"/>
    <w:rsid w:val="003B5313"/>
    <w:rsid w:val="003C4372"/>
    <w:rsid w:val="003D14B1"/>
    <w:rsid w:val="00402ADB"/>
    <w:rsid w:val="0042548E"/>
    <w:rsid w:val="00425830"/>
    <w:rsid w:val="0047008C"/>
    <w:rsid w:val="0047066F"/>
    <w:rsid w:val="0048518E"/>
    <w:rsid w:val="004A4049"/>
    <w:rsid w:val="004A48FC"/>
    <w:rsid w:val="004B1869"/>
    <w:rsid w:val="004B7F7A"/>
    <w:rsid w:val="004D23B4"/>
    <w:rsid w:val="004F5339"/>
    <w:rsid w:val="00503D95"/>
    <w:rsid w:val="005130E2"/>
    <w:rsid w:val="005237E4"/>
    <w:rsid w:val="00541740"/>
    <w:rsid w:val="00546C05"/>
    <w:rsid w:val="00556BD3"/>
    <w:rsid w:val="00565F6E"/>
    <w:rsid w:val="00567212"/>
    <w:rsid w:val="00571353"/>
    <w:rsid w:val="00594941"/>
    <w:rsid w:val="00595DB9"/>
    <w:rsid w:val="00597AC2"/>
    <w:rsid w:val="005A5026"/>
    <w:rsid w:val="005C6A01"/>
    <w:rsid w:val="005D08B0"/>
    <w:rsid w:val="005F452B"/>
    <w:rsid w:val="00636E71"/>
    <w:rsid w:val="006630A4"/>
    <w:rsid w:val="0069787A"/>
    <w:rsid w:val="006B2800"/>
    <w:rsid w:val="006B2A8E"/>
    <w:rsid w:val="006B4550"/>
    <w:rsid w:val="006C613C"/>
    <w:rsid w:val="006E40FE"/>
    <w:rsid w:val="00711E4F"/>
    <w:rsid w:val="0071684B"/>
    <w:rsid w:val="00725118"/>
    <w:rsid w:val="00734F6D"/>
    <w:rsid w:val="00735946"/>
    <w:rsid w:val="00740830"/>
    <w:rsid w:val="007543EB"/>
    <w:rsid w:val="00780D1A"/>
    <w:rsid w:val="00791EE7"/>
    <w:rsid w:val="00797EAB"/>
    <w:rsid w:val="007A3F1A"/>
    <w:rsid w:val="00802A54"/>
    <w:rsid w:val="00814A72"/>
    <w:rsid w:val="00814FF6"/>
    <w:rsid w:val="008331DF"/>
    <w:rsid w:val="00833B19"/>
    <w:rsid w:val="008363D4"/>
    <w:rsid w:val="00857BBC"/>
    <w:rsid w:val="0087668D"/>
    <w:rsid w:val="00881D40"/>
    <w:rsid w:val="0088777D"/>
    <w:rsid w:val="008A1079"/>
    <w:rsid w:val="008B3DE0"/>
    <w:rsid w:val="008B51C0"/>
    <w:rsid w:val="008B7C39"/>
    <w:rsid w:val="008C565C"/>
    <w:rsid w:val="008D0C43"/>
    <w:rsid w:val="008E5B70"/>
    <w:rsid w:val="008F5561"/>
    <w:rsid w:val="008F5EF9"/>
    <w:rsid w:val="008F609D"/>
    <w:rsid w:val="008F6141"/>
    <w:rsid w:val="00906EE8"/>
    <w:rsid w:val="00931778"/>
    <w:rsid w:val="00933FFC"/>
    <w:rsid w:val="00934E1C"/>
    <w:rsid w:val="00936D22"/>
    <w:rsid w:val="00961EB9"/>
    <w:rsid w:val="009623DF"/>
    <w:rsid w:val="00966628"/>
    <w:rsid w:val="0097072C"/>
    <w:rsid w:val="00997FCB"/>
    <w:rsid w:val="009B63FD"/>
    <w:rsid w:val="009C0AF0"/>
    <w:rsid w:val="009C5561"/>
    <w:rsid w:val="009E5936"/>
    <w:rsid w:val="009E5B3F"/>
    <w:rsid w:val="00A000B8"/>
    <w:rsid w:val="00A0076D"/>
    <w:rsid w:val="00A2659E"/>
    <w:rsid w:val="00A41639"/>
    <w:rsid w:val="00A445ED"/>
    <w:rsid w:val="00A52ADD"/>
    <w:rsid w:val="00A5584F"/>
    <w:rsid w:val="00A56B58"/>
    <w:rsid w:val="00A767DA"/>
    <w:rsid w:val="00A82AFA"/>
    <w:rsid w:val="00AA3572"/>
    <w:rsid w:val="00AC4521"/>
    <w:rsid w:val="00AE0799"/>
    <w:rsid w:val="00AE08B5"/>
    <w:rsid w:val="00AE78A9"/>
    <w:rsid w:val="00AF1BCD"/>
    <w:rsid w:val="00AF1BF1"/>
    <w:rsid w:val="00AF3C69"/>
    <w:rsid w:val="00B13196"/>
    <w:rsid w:val="00B4148C"/>
    <w:rsid w:val="00B54B46"/>
    <w:rsid w:val="00B64D08"/>
    <w:rsid w:val="00B801D2"/>
    <w:rsid w:val="00B92BED"/>
    <w:rsid w:val="00B96D31"/>
    <w:rsid w:val="00BA5893"/>
    <w:rsid w:val="00BB4E56"/>
    <w:rsid w:val="00BD74BD"/>
    <w:rsid w:val="00BE216F"/>
    <w:rsid w:val="00BF32CC"/>
    <w:rsid w:val="00C03CAA"/>
    <w:rsid w:val="00C0543F"/>
    <w:rsid w:val="00C0622B"/>
    <w:rsid w:val="00C16369"/>
    <w:rsid w:val="00C33FF1"/>
    <w:rsid w:val="00C42680"/>
    <w:rsid w:val="00C6201D"/>
    <w:rsid w:val="00C808CB"/>
    <w:rsid w:val="00C86934"/>
    <w:rsid w:val="00CA6213"/>
    <w:rsid w:val="00CB2965"/>
    <w:rsid w:val="00CC47C5"/>
    <w:rsid w:val="00D042C1"/>
    <w:rsid w:val="00D2040C"/>
    <w:rsid w:val="00D27F1F"/>
    <w:rsid w:val="00D340A4"/>
    <w:rsid w:val="00D35953"/>
    <w:rsid w:val="00D37116"/>
    <w:rsid w:val="00D37FB4"/>
    <w:rsid w:val="00D44AB2"/>
    <w:rsid w:val="00D67369"/>
    <w:rsid w:val="00D73100"/>
    <w:rsid w:val="00D9316B"/>
    <w:rsid w:val="00D9382E"/>
    <w:rsid w:val="00DA6A0E"/>
    <w:rsid w:val="00DB310C"/>
    <w:rsid w:val="00DC681B"/>
    <w:rsid w:val="00DE1B4C"/>
    <w:rsid w:val="00E57B99"/>
    <w:rsid w:val="00E66F2E"/>
    <w:rsid w:val="00E67E83"/>
    <w:rsid w:val="00E723E9"/>
    <w:rsid w:val="00E726EA"/>
    <w:rsid w:val="00E75843"/>
    <w:rsid w:val="00E81F37"/>
    <w:rsid w:val="00E8215B"/>
    <w:rsid w:val="00E91198"/>
    <w:rsid w:val="00EB4C2E"/>
    <w:rsid w:val="00EC50DB"/>
    <w:rsid w:val="00EC68DB"/>
    <w:rsid w:val="00F147E3"/>
    <w:rsid w:val="00F272BA"/>
    <w:rsid w:val="00F3346C"/>
    <w:rsid w:val="00F6015D"/>
    <w:rsid w:val="00F633B7"/>
    <w:rsid w:val="00F722DD"/>
    <w:rsid w:val="00F80F15"/>
    <w:rsid w:val="00FB44BB"/>
    <w:rsid w:val="00FC29FC"/>
    <w:rsid w:val="00FC3ED7"/>
    <w:rsid w:val="00FF17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2AD8F"/>
  <w15:chartTrackingRefBased/>
  <w15:docId w15:val="{FC09D9F2-8387-3443-B3AC-632EF1B8F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BD3"/>
    <w:rPr>
      <w:rFonts w:ascii="Times New Roman" w:eastAsia="Times New Roman" w:hAnsi="Times New Roman" w:cs="Times New Roman"/>
      <w:lang w:val="en-SE" w:eastAsia="en-GB"/>
    </w:rPr>
  </w:style>
  <w:style w:type="paragraph" w:styleId="Heading3">
    <w:name w:val="heading 3"/>
    <w:basedOn w:val="Normal"/>
    <w:link w:val="Heading3Char"/>
    <w:uiPriority w:val="9"/>
    <w:qFormat/>
    <w:rsid w:val="008E5B70"/>
    <w:pPr>
      <w:spacing w:before="100" w:beforeAutospacing="1" w:after="100" w:afterAutospacing="1"/>
      <w:outlineLvl w:val="2"/>
    </w:pPr>
    <w:rPr>
      <w:b/>
      <w:bCs/>
      <w:sz w:val="27"/>
      <w:szCs w:val="27"/>
      <w:lang w:val="en-US"/>
    </w:rPr>
  </w:style>
  <w:style w:type="paragraph" w:styleId="Heading4">
    <w:name w:val="heading 4"/>
    <w:basedOn w:val="Normal"/>
    <w:link w:val="Heading4Char"/>
    <w:uiPriority w:val="9"/>
    <w:qFormat/>
    <w:rsid w:val="008E5B70"/>
    <w:pPr>
      <w:spacing w:before="100" w:beforeAutospacing="1" w:after="100" w:afterAutospacing="1"/>
      <w:outlineLvl w:val="3"/>
    </w:pPr>
    <w:rPr>
      <w:b/>
      <w:b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F5339"/>
    <w:pPr>
      <w:tabs>
        <w:tab w:val="center" w:pos="4680"/>
        <w:tab w:val="right" w:pos="9360"/>
      </w:tabs>
    </w:pPr>
    <w:rPr>
      <w:lang w:val="en-US"/>
    </w:rPr>
  </w:style>
  <w:style w:type="character" w:customStyle="1" w:styleId="FooterChar">
    <w:name w:val="Footer Char"/>
    <w:basedOn w:val="DefaultParagraphFont"/>
    <w:link w:val="Footer"/>
    <w:uiPriority w:val="99"/>
    <w:rsid w:val="004F5339"/>
    <w:rPr>
      <w:sz w:val="22"/>
      <w:szCs w:val="22"/>
      <w:lang w:val="en-US"/>
    </w:rPr>
  </w:style>
  <w:style w:type="character" w:styleId="LineNumber">
    <w:name w:val="line number"/>
    <w:basedOn w:val="DefaultParagraphFont"/>
    <w:uiPriority w:val="99"/>
    <w:semiHidden/>
    <w:unhideWhenUsed/>
    <w:rsid w:val="004F5339"/>
  </w:style>
  <w:style w:type="character" w:styleId="CommentReference">
    <w:name w:val="annotation reference"/>
    <w:basedOn w:val="DefaultParagraphFont"/>
    <w:uiPriority w:val="99"/>
    <w:semiHidden/>
    <w:unhideWhenUsed/>
    <w:rsid w:val="004F5339"/>
    <w:rPr>
      <w:sz w:val="16"/>
      <w:szCs w:val="16"/>
    </w:rPr>
  </w:style>
  <w:style w:type="paragraph" w:styleId="CommentText">
    <w:name w:val="annotation text"/>
    <w:basedOn w:val="Normal"/>
    <w:link w:val="CommentTextChar"/>
    <w:uiPriority w:val="99"/>
    <w:unhideWhenUsed/>
    <w:rsid w:val="004F5339"/>
    <w:rPr>
      <w:kern w:val="2"/>
      <w:sz w:val="20"/>
      <w:szCs w:val="20"/>
      <w:lang w:val="en-US"/>
      <w14:ligatures w14:val="standardContextual"/>
    </w:rPr>
  </w:style>
  <w:style w:type="character" w:customStyle="1" w:styleId="CommentTextChar">
    <w:name w:val="Comment Text Char"/>
    <w:basedOn w:val="DefaultParagraphFont"/>
    <w:link w:val="CommentText"/>
    <w:uiPriority w:val="99"/>
    <w:rsid w:val="004F5339"/>
    <w:rPr>
      <w:kern w:val="2"/>
      <w:sz w:val="20"/>
      <w:szCs w:val="20"/>
      <w:lang w:val="en-US"/>
      <w14:ligatures w14:val="standardContextual"/>
    </w:rPr>
  </w:style>
  <w:style w:type="paragraph" w:styleId="ListParagraph">
    <w:name w:val="List Paragraph"/>
    <w:basedOn w:val="Normal"/>
    <w:uiPriority w:val="34"/>
    <w:qFormat/>
    <w:rsid w:val="004F5339"/>
    <w:pPr>
      <w:spacing w:line="278" w:lineRule="auto"/>
      <w:ind w:left="720"/>
      <w:contextualSpacing/>
    </w:pPr>
    <w:rPr>
      <w:kern w:val="2"/>
      <w:lang w:val="en-US"/>
      <w14:ligatures w14:val="standardContextual"/>
    </w:rPr>
  </w:style>
  <w:style w:type="character" w:styleId="Hyperlink">
    <w:name w:val="Hyperlink"/>
    <w:basedOn w:val="DefaultParagraphFont"/>
    <w:uiPriority w:val="99"/>
    <w:unhideWhenUsed/>
    <w:rsid w:val="004F5339"/>
    <w:rPr>
      <w:color w:val="0563C1" w:themeColor="hyperlink"/>
      <w:u w:val="single"/>
    </w:rPr>
  </w:style>
  <w:style w:type="paragraph" w:styleId="Bibliography">
    <w:name w:val="Bibliography"/>
    <w:basedOn w:val="Normal"/>
    <w:next w:val="Normal"/>
    <w:uiPriority w:val="37"/>
    <w:unhideWhenUsed/>
    <w:rsid w:val="00A56B58"/>
    <w:pPr>
      <w:spacing w:line="480" w:lineRule="auto"/>
      <w:ind w:left="720" w:hanging="720"/>
    </w:pPr>
  </w:style>
  <w:style w:type="character" w:styleId="UnresolvedMention">
    <w:name w:val="Unresolved Mention"/>
    <w:basedOn w:val="DefaultParagraphFont"/>
    <w:uiPriority w:val="99"/>
    <w:semiHidden/>
    <w:unhideWhenUsed/>
    <w:rsid w:val="00AF1BCD"/>
    <w:rPr>
      <w:color w:val="605E5C"/>
      <w:shd w:val="clear" w:color="auto" w:fill="E1DFDD"/>
    </w:rPr>
  </w:style>
  <w:style w:type="character" w:styleId="FollowedHyperlink">
    <w:name w:val="FollowedHyperlink"/>
    <w:basedOn w:val="DefaultParagraphFont"/>
    <w:uiPriority w:val="99"/>
    <w:semiHidden/>
    <w:unhideWhenUsed/>
    <w:rsid w:val="00E8215B"/>
    <w:rPr>
      <w:color w:val="954F72" w:themeColor="followedHyperlink"/>
      <w:u w:val="single"/>
    </w:rPr>
  </w:style>
  <w:style w:type="paragraph" w:styleId="NormalWeb">
    <w:name w:val="Normal (Web)"/>
    <w:basedOn w:val="Normal"/>
    <w:uiPriority w:val="99"/>
    <w:semiHidden/>
    <w:unhideWhenUsed/>
    <w:rsid w:val="006B2800"/>
    <w:pPr>
      <w:spacing w:before="100" w:beforeAutospacing="1" w:after="100" w:afterAutospacing="1"/>
    </w:pPr>
    <w:rPr>
      <w:lang w:val="en-US"/>
    </w:rPr>
  </w:style>
  <w:style w:type="character" w:styleId="Strong">
    <w:name w:val="Strong"/>
    <w:basedOn w:val="DefaultParagraphFont"/>
    <w:uiPriority w:val="22"/>
    <w:qFormat/>
    <w:rsid w:val="00BB4E56"/>
    <w:rPr>
      <w:b/>
      <w:bCs/>
    </w:rPr>
  </w:style>
  <w:style w:type="paragraph" w:customStyle="1" w:styleId="paragraph">
    <w:name w:val="paragraph"/>
    <w:basedOn w:val="Normal"/>
    <w:rsid w:val="0071684B"/>
    <w:pPr>
      <w:spacing w:before="100" w:beforeAutospacing="1" w:after="100" w:afterAutospacing="1"/>
    </w:pPr>
    <w:rPr>
      <w:lang w:val="en-US"/>
    </w:rPr>
  </w:style>
  <w:style w:type="character" w:customStyle="1" w:styleId="normaltextrun">
    <w:name w:val="normaltextrun"/>
    <w:basedOn w:val="DefaultParagraphFont"/>
    <w:rsid w:val="0071684B"/>
  </w:style>
  <w:style w:type="character" w:customStyle="1" w:styleId="eop">
    <w:name w:val="eop"/>
    <w:basedOn w:val="DefaultParagraphFont"/>
    <w:rsid w:val="0071684B"/>
  </w:style>
  <w:style w:type="character" w:customStyle="1" w:styleId="Heading3Char">
    <w:name w:val="Heading 3 Char"/>
    <w:basedOn w:val="DefaultParagraphFont"/>
    <w:link w:val="Heading3"/>
    <w:uiPriority w:val="9"/>
    <w:rsid w:val="008E5B70"/>
    <w:rPr>
      <w:rFonts w:ascii="Times New Roman" w:eastAsia="Times New Roman" w:hAnsi="Times New Roman" w:cs="Times New Roman"/>
      <w:b/>
      <w:bCs/>
      <w:sz w:val="27"/>
      <w:szCs w:val="27"/>
      <w:lang w:eastAsia="en-GB"/>
    </w:rPr>
  </w:style>
  <w:style w:type="character" w:customStyle="1" w:styleId="Heading4Char">
    <w:name w:val="Heading 4 Char"/>
    <w:basedOn w:val="DefaultParagraphFont"/>
    <w:link w:val="Heading4"/>
    <w:uiPriority w:val="9"/>
    <w:rsid w:val="008E5B70"/>
    <w:rPr>
      <w:rFonts w:ascii="Times New Roman" w:eastAsia="Times New Roman" w:hAnsi="Times New Roman" w:cs="Times New Roman"/>
      <w:b/>
      <w:bCs/>
      <w:lang w:eastAsia="en-GB"/>
    </w:rPr>
  </w:style>
  <w:style w:type="table" w:styleId="TableGrid">
    <w:name w:val="Table Grid"/>
    <w:basedOn w:val="TableNormal"/>
    <w:uiPriority w:val="39"/>
    <w:rsid w:val="000149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267EF"/>
    <w:rPr>
      <w:i/>
      <w:iCs/>
    </w:rPr>
  </w:style>
  <w:style w:type="paragraph" w:styleId="FootnoteText">
    <w:name w:val="footnote text"/>
    <w:basedOn w:val="Normal"/>
    <w:link w:val="FootnoteTextChar"/>
    <w:uiPriority w:val="99"/>
    <w:semiHidden/>
    <w:unhideWhenUsed/>
    <w:rsid w:val="00A0076D"/>
    <w:rPr>
      <w:sz w:val="20"/>
      <w:szCs w:val="20"/>
    </w:rPr>
  </w:style>
  <w:style w:type="character" w:customStyle="1" w:styleId="FootnoteTextChar">
    <w:name w:val="Footnote Text Char"/>
    <w:basedOn w:val="DefaultParagraphFont"/>
    <w:link w:val="FootnoteText"/>
    <w:uiPriority w:val="99"/>
    <w:semiHidden/>
    <w:rsid w:val="00A0076D"/>
    <w:rPr>
      <w:rFonts w:ascii="Times New Roman" w:eastAsia="Times New Roman" w:hAnsi="Times New Roman" w:cs="Times New Roman"/>
      <w:sz w:val="20"/>
      <w:szCs w:val="20"/>
      <w:lang w:val="en-SE" w:eastAsia="en-GB"/>
    </w:rPr>
  </w:style>
  <w:style w:type="character" w:styleId="FootnoteReference">
    <w:name w:val="footnote reference"/>
    <w:basedOn w:val="DefaultParagraphFont"/>
    <w:uiPriority w:val="99"/>
    <w:semiHidden/>
    <w:unhideWhenUsed/>
    <w:rsid w:val="00A0076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74000">
      <w:bodyDiv w:val="1"/>
      <w:marLeft w:val="0"/>
      <w:marRight w:val="0"/>
      <w:marTop w:val="0"/>
      <w:marBottom w:val="0"/>
      <w:divBdr>
        <w:top w:val="none" w:sz="0" w:space="0" w:color="auto"/>
        <w:left w:val="none" w:sz="0" w:space="0" w:color="auto"/>
        <w:bottom w:val="none" w:sz="0" w:space="0" w:color="auto"/>
        <w:right w:val="none" w:sz="0" w:space="0" w:color="auto"/>
      </w:divBdr>
    </w:div>
    <w:div w:id="107286223">
      <w:bodyDiv w:val="1"/>
      <w:marLeft w:val="0"/>
      <w:marRight w:val="0"/>
      <w:marTop w:val="0"/>
      <w:marBottom w:val="0"/>
      <w:divBdr>
        <w:top w:val="none" w:sz="0" w:space="0" w:color="auto"/>
        <w:left w:val="none" w:sz="0" w:space="0" w:color="auto"/>
        <w:bottom w:val="none" w:sz="0" w:space="0" w:color="auto"/>
        <w:right w:val="none" w:sz="0" w:space="0" w:color="auto"/>
      </w:divBdr>
    </w:div>
    <w:div w:id="134683794">
      <w:bodyDiv w:val="1"/>
      <w:marLeft w:val="0"/>
      <w:marRight w:val="0"/>
      <w:marTop w:val="0"/>
      <w:marBottom w:val="0"/>
      <w:divBdr>
        <w:top w:val="none" w:sz="0" w:space="0" w:color="auto"/>
        <w:left w:val="none" w:sz="0" w:space="0" w:color="auto"/>
        <w:bottom w:val="none" w:sz="0" w:space="0" w:color="auto"/>
        <w:right w:val="none" w:sz="0" w:space="0" w:color="auto"/>
      </w:divBdr>
    </w:div>
    <w:div w:id="182476838">
      <w:bodyDiv w:val="1"/>
      <w:marLeft w:val="0"/>
      <w:marRight w:val="0"/>
      <w:marTop w:val="0"/>
      <w:marBottom w:val="0"/>
      <w:divBdr>
        <w:top w:val="none" w:sz="0" w:space="0" w:color="auto"/>
        <w:left w:val="none" w:sz="0" w:space="0" w:color="auto"/>
        <w:bottom w:val="none" w:sz="0" w:space="0" w:color="auto"/>
        <w:right w:val="none" w:sz="0" w:space="0" w:color="auto"/>
      </w:divBdr>
    </w:div>
    <w:div w:id="249782259">
      <w:bodyDiv w:val="1"/>
      <w:marLeft w:val="0"/>
      <w:marRight w:val="0"/>
      <w:marTop w:val="0"/>
      <w:marBottom w:val="0"/>
      <w:divBdr>
        <w:top w:val="none" w:sz="0" w:space="0" w:color="auto"/>
        <w:left w:val="none" w:sz="0" w:space="0" w:color="auto"/>
        <w:bottom w:val="none" w:sz="0" w:space="0" w:color="auto"/>
        <w:right w:val="none" w:sz="0" w:space="0" w:color="auto"/>
      </w:divBdr>
      <w:divsChild>
        <w:div w:id="66612482">
          <w:marLeft w:val="0"/>
          <w:marRight w:val="0"/>
          <w:marTop w:val="0"/>
          <w:marBottom w:val="0"/>
          <w:divBdr>
            <w:top w:val="none" w:sz="0" w:space="0" w:color="auto"/>
            <w:left w:val="none" w:sz="0" w:space="0" w:color="auto"/>
            <w:bottom w:val="none" w:sz="0" w:space="0" w:color="auto"/>
            <w:right w:val="none" w:sz="0" w:space="0" w:color="auto"/>
          </w:divBdr>
        </w:div>
      </w:divsChild>
    </w:div>
    <w:div w:id="253320741">
      <w:bodyDiv w:val="1"/>
      <w:marLeft w:val="0"/>
      <w:marRight w:val="0"/>
      <w:marTop w:val="0"/>
      <w:marBottom w:val="0"/>
      <w:divBdr>
        <w:top w:val="none" w:sz="0" w:space="0" w:color="auto"/>
        <w:left w:val="none" w:sz="0" w:space="0" w:color="auto"/>
        <w:bottom w:val="none" w:sz="0" w:space="0" w:color="auto"/>
        <w:right w:val="none" w:sz="0" w:space="0" w:color="auto"/>
      </w:divBdr>
    </w:div>
    <w:div w:id="272326119">
      <w:bodyDiv w:val="1"/>
      <w:marLeft w:val="0"/>
      <w:marRight w:val="0"/>
      <w:marTop w:val="0"/>
      <w:marBottom w:val="0"/>
      <w:divBdr>
        <w:top w:val="none" w:sz="0" w:space="0" w:color="auto"/>
        <w:left w:val="none" w:sz="0" w:space="0" w:color="auto"/>
        <w:bottom w:val="none" w:sz="0" w:space="0" w:color="auto"/>
        <w:right w:val="none" w:sz="0" w:space="0" w:color="auto"/>
      </w:divBdr>
    </w:div>
    <w:div w:id="329481876">
      <w:bodyDiv w:val="1"/>
      <w:marLeft w:val="0"/>
      <w:marRight w:val="0"/>
      <w:marTop w:val="0"/>
      <w:marBottom w:val="0"/>
      <w:divBdr>
        <w:top w:val="none" w:sz="0" w:space="0" w:color="auto"/>
        <w:left w:val="none" w:sz="0" w:space="0" w:color="auto"/>
        <w:bottom w:val="none" w:sz="0" w:space="0" w:color="auto"/>
        <w:right w:val="none" w:sz="0" w:space="0" w:color="auto"/>
      </w:divBdr>
    </w:div>
    <w:div w:id="333459699">
      <w:bodyDiv w:val="1"/>
      <w:marLeft w:val="0"/>
      <w:marRight w:val="0"/>
      <w:marTop w:val="0"/>
      <w:marBottom w:val="0"/>
      <w:divBdr>
        <w:top w:val="none" w:sz="0" w:space="0" w:color="auto"/>
        <w:left w:val="none" w:sz="0" w:space="0" w:color="auto"/>
        <w:bottom w:val="none" w:sz="0" w:space="0" w:color="auto"/>
        <w:right w:val="none" w:sz="0" w:space="0" w:color="auto"/>
      </w:divBdr>
    </w:div>
    <w:div w:id="340939577">
      <w:bodyDiv w:val="1"/>
      <w:marLeft w:val="0"/>
      <w:marRight w:val="0"/>
      <w:marTop w:val="0"/>
      <w:marBottom w:val="0"/>
      <w:divBdr>
        <w:top w:val="none" w:sz="0" w:space="0" w:color="auto"/>
        <w:left w:val="none" w:sz="0" w:space="0" w:color="auto"/>
        <w:bottom w:val="none" w:sz="0" w:space="0" w:color="auto"/>
        <w:right w:val="none" w:sz="0" w:space="0" w:color="auto"/>
      </w:divBdr>
    </w:div>
    <w:div w:id="345132724">
      <w:bodyDiv w:val="1"/>
      <w:marLeft w:val="0"/>
      <w:marRight w:val="0"/>
      <w:marTop w:val="0"/>
      <w:marBottom w:val="0"/>
      <w:divBdr>
        <w:top w:val="none" w:sz="0" w:space="0" w:color="auto"/>
        <w:left w:val="none" w:sz="0" w:space="0" w:color="auto"/>
        <w:bottom w:val="none" w:sz="0" w:space="0" w:color="auto"/>
        <w:right w:val="none" w:sz="0" w:space="0" w:color="auto"/>
      </w:divBdr>
    </w:div>
    <w:div w:id="348608632">
      <w:bodyDiv w:val="1"/>
      <w:marLeft w:val="0"/>
      <w:marRight w:val="0"/>
      <w:marTop w:val="0"/>
      <w:marBottom w:val="0"/>
      <w:divBdr>
        <w:top w:val="none" w:sz="0" w:space="0" w:color="auto"/>
        <w:left w:val="none" w:sz="0" w:space="0" w:color="auto"/>
        <w:bottom w:val="none" w:sz="0" w:space="0" w:color="auto"/>
        <w:right w:val="none" w:sz="0" w:space="0" w:color="auto"/>
      </w:divBdr>
    </w:div>
    <w:div w:id="385497974">
      <w:bodyDiv w:val="1"/>
      <w:marLeft w:val="0"/>
      <w:marRight w:val="0"/>
      <w:marTop w:val="0"/>
      <w:marBottom w:val="0"/>
      <w:divBdr>
        <w:top w:val="none" w:sz="0" w:space="0" w:color="auto"/>
        <w:left w:val="none" w:sz="0" w:space="0" w:color="auto"/>
        <w:bottom w:val="none" w:sz="0" w:space="0" w:color="auto"/>
        <w:right w:val="none" w:sz="0" w:space="0" w:color="auto"/>
      </w:divBdr>
    </w:div>
    <w:div w:id="386343298">
      <w:bodyDiv w:val="1"/>
      <w:marLeft w:val="0"/>
      <w:marRight w:val="0"/>
      <w:marTop w:val="0"/>
      <w:marBottom w:val="0"/>
      <w:divBdr>
        <w:top w:val="none" w:sz="0" w:space="0" w:color="auto"/>
        <w:left w:val="none" w:sz="0" w:space="0" w:color="auto"/>
        <w:bottom w:val="none" w:sz="0" w:space="0" w:color="auto"/>
        <w:right w:val="none" w:sz="0" w:space="0" w:color="auto"/>
      </w:divBdr>
    </w:div>
    <w:div w:id="457604772">
      <w:bodyDiv w:val="1"/>
      <w:marLeft w:val="0"/>
      <w:marRight w:val="0"/>
      <w:marTop w:val="0"/>
      <w:marBottom w:val="0"/>
      <w:divBdr>
        <w:top w:val="none" w:sz="0" w:space="0" w:color="auto"/>
        <w:left w:val="none" w:sz="0" w:space="0" w:color="auto"/>
        <w:bottom w:val="none" w:sz="0" w:space="0" w:color="auto"/>
        <w:right w:val="none" w:sz="0" w:space="0" w:color="auto"/>
      </w:divBdr>
    </w:div>
    <w:div w:id="495536033">
      <w:bodyDiv w:val="1"/>
      <w:marLeft w:val="0"/>
      <w:marRight w:val="0"/>
      <w:marTop w:val="0"/>
      <w:marBottom w:val="0"/>
      <w:divBdr>
        <w:top w:val="none" w:sz="0" w:space="0" w:color="auto"/>
        <w:left w:val="none" w:sz="0" w:space="0" w:color="auto"/>
        <w:bottom w:val="none" w:sz="0" w:space="0" w:color="auto"/>
        <w:right w:val="none" w:sz="0" w:space="0" w:color="auto"/>
      </w:divBdr>
      <w:divsChild>
        <w:div w:id="520244534">
          <w:marLeft w:val="0"/>
          <w:marRight w:val="0"/>
          <w:marTop w:val="0"/>
          <w:marBottom w:val="0"/>
          <w:divBdr>
            <w:top w:val="none" w:sz="0" w:space="0" w:color="auto"/>
            <w:left w:val="none" w:sz="0" w:space="0" w:color="auto"/>
            <w:bottom w:val="none" w:sz="0" w:space="0" w:color="auto"/>
            <w:right w:val="none" w:sz="0" w:space="0" w:color="auto"/>
          </w:divBdr>
          <w:divsChild>
            <w:div w:id="183180634">
              <w:marLeft w:val="0"/>
              <w:marRight w:val="0"/>
              <w:marTop w:val="0"/>
              <w:marBottom w:val="0"/>
              <w:divBdr>
                <w:top w:val="none" w:sz="0" w:space="0" w:color="auto"/>
                <w:left w:val="none" w:sz="0" w:space="0" w:color="auto"/>
                <w:bottom w:val="none" w:sz="0" w:space="0" w:color="auto"/>
                <w:right w:val="none" w:sz="0" w:space="0" w:color="auto"/>
              </w:divBdr>
              <w:divsChild>
                <w:div w:id="1496258221">
                  <w:marLeft w:val="0"/>
                  <w:marRight w:val="0"/>
                  <w:marTop w:val="0"/>
                  <w:marBottom w:val="0"/>
                  <w:divBdr>
                    <w:top w:val="none" w:sz="0" w:space="0" w:color="auto"/>
                    <w:left w:val="none" w:sz="0" w:space="0" w:color="auto"/>
                    <w:bottom w:val="none" w:sz="0" w:space="0" w:color="auto"/>
                    <w:right w:val="none" w:sz="0" w:space="0" w:color="auto"/>
                  </w:divBdr>
                </w:div>
              </w:divsChild>
            </w:div>
            <w:div w:id="557321384">
              <w:marLeft w:val="0"/>
              <w:marRight w:val="0"/>
              <w:marTop w:val="0"/>
              <w:marBottom w:val="0"/>
              <w:divBdr>
                <w:top w:val="none" w:sz="0" w:space="0" w:color="auto"/>
                <w:left w:val="none" w:sz="0" w:space="0" w:color="auto"/>
                <w:bottom w:val="none" w:sz="0" w:space="0" w:color="auto"/>
                <w:right w:val="none" w:sz="0" w:space="0" w:color="auto"/>
              </w:divBdr>
              <w:divsChild>
                <w:div w:id="62496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932405">
      <w:bodyDiv w:val="1"/>
      <w:marLeft w:val="0"/>
      <w:marRight w:val="0"/>
      <w:marTop w:val="0"/>
      <w:marBottom w:val="0"/>
      <w:divBdr>
        <w:top w:val="none" w:sz="0" w:space="0" w:color="auto"/>
        <w:left w:val="none" w:sz="0" w:space="0" w:color="auto"/>
        <w:bottom w:val="none" w:sz="0" w:space="0" w:color="auto"/>
        <w:right w:val="none" w:sz="0" w:space="0" w:color="auto"/>
      </w:divBdr>
    </w:div>
    <w:div w:id="637108200">
      <w:bodyDiv w:val="1"/>
      <w:marLeft w:val="0"/>
      <w:marRight w:val="0"/>
      <w:marTop w:val="0"/>
      <w:marBottom w:val="0"/>
      <w:divBdr>
        <w:top w:val="none" w:sz="0" w:space="0" w:color="auto"/>
        <w:left w:val="none" w:sz="0" w:space="0" w:color="auto"/>
        <w:bottom w:val="none" w:sz="0" w:space="0" w:color="auto"/>
        <w:right w:val="none" w:sz="0" w:space="0" w:color="auto"/>
      </w:divBdr>
    </w:div>
    <w:div w:id="637417525">
      <w:bodyDiv w:val="1"/>
      <w:marLeft w:val="0"/>
      <w:marRight w:val="0"/>
      <w:marTop w:val="0"/>
      <w:marBottom w:val="0"/>
      <w:divBdr>
        <w:top w:val="none" w:sz="0" w:space="0" w:color="auto"/>
        <w:left w:val="none" w:sz="0" w:space="0" w:color="auto"/>
        <w:bottom w:val="none" w:sz="0" w:space="0" w:color="auto"/>
        <w:right w:val="none" w:sz="0" w:space="0" w:color="auto"/>
      </w:divBdr>
    </w:div>
    <w:div w:id="645863993">
      <w:bodyDiv w:val="1"/>
      <w:marLeft w:val="0"/>
      <w:marRight w:val="0"/>
      <w:marTop w:val="0"/>
      <w:marBottom w:val="0"/>
      <w:divBdr>
        <w:top w:val="none" w:sz="0" w:space="0" w:color="auto"/>
        <w:left w:val="none" w:sz="0" w:space="0" w:color="auto"/>
        <w:bottom w:val="none" w:sz="0" w:space="0" w:color="auto"/>
        <w:right w:val="none" w:sz="0" w:space="0" w:color="auto"/>
      </w:divBdr>
    </w:div>
    <w:div w:id="675302443">
      <w:bodyDiv w:val="1"/>
      <w:marLeft w:val="0"/>
      <w:marRight w:val="0"/>
      <w:marTop w:val="0"/>
      <w:marBottom w:val="0"/>
      <w:divBdr>
        <w:top w:val="none" w:sz="0" w:space="0" w:color="auto"/>
        <w:left w:val="none" w:sz="0" w:space="0" w:color="auto"/>
        <w:bottom w:val="none" w:sz="0" w:space="0" w:color="auto"/>
        <w:right w:val="none" w:sz="0" w:space="0" w:color="auto"/>
      </w:divBdr>
    </w:div>
    <w:div w:id="732434862">
      <w:bodyDiv w:val="1"/>
      <w:marLeft w:val="0"/>
      <w:marRight w:val="0"/>
      <w:marTop w:val="0"/>
      <w:marBottom w:val="0"/>
      <w:divBdr>
        <w:top w:val="none" w:sz="0" w:space="0" w:color="auto"/>
        <w:left w:val="none" w:sz="0" w:space="0" w:color="auto"/>
        <w:bottom w:val="none" w:sz="0" w:space="0" w:color="auto"/>
        <w:right w:val="none" w:sz="0" w:space="0" w:color="auto"/>
      </w:divBdr>
    </w:div>
    <w:div w:id="768547462">
      <w:bodyDiv w:val="1"/>
      <w:marLeft w:val="0"/>
      <w:marRight w:val="0"/>
      <w:marTop w:val="0"/>
      <w:marBottom w:val="0"/>
      <w:divBdr>
        <w:top w:val="none" w:sz="0" w:space="0" w:color="auto"/>
        <w:left w:val="none" w:sz="0" w:space="0" w:color="auto"/>
        <w:bottom w:val="none" w:sz="0" w:space="0" w:color="auto"/>
        <w:right w:val="none" w:sz="0" w:space="0" w:color="auto"/>
      </w:divBdr>
    </w:div>
    <w:div w:id="816655507">
      <w:bodyDiv w:val="1"/>
      <w:marLeft w:val="0"/>
      <w:marRight w:val="0"/>
      <w:marTop w:val="0"/>
      <w:marBottom w:val="0"/>
      <w:divBdr>
        <w:top w:val="none" w:sz="0" w:space="0" w:color="auto"/>
        <w:left w:val="none" w:sz="0" w:space="0" w:color="auto"/>
        <w:bottom w:val="none" w:sz="0" w:space="0" w:color="auto"/>
        <w:right w:val="none" w:sz="0" w:space="0" w:color="auto"/>
      </w:divBdr>
    </w:div>
    <w:div w:id="865169996">
      <w:bodyDiv w:val="1"/>
      <w:marLeft w:val="0"/>
      <w:marRight w:val="0"/>
      <w:marTop w:val="0"/>
      <w:marBottom w:val="0"/>
      <w:divBdr>
        <w:top w:val="none" w:sz="0" w:space="0" w:color="auto"/>
        <w:left w:val="none" w:sz="0" w:space="0" w:color="auto"/>
        <w:bottom w:val="none" w:sz="0" w:space="0" w:color="auto"/>
        <w:right w:val="none" w:sz="0" w:space="0" w:color="auto"/>
      </w:divBdr>
    </w:div>
    <w:div w:id="871039397">
      <w:bodyDiv w:val="1"/>
      <w:marLeft w:val="0"/>
      <w:marRight w:val="0"/>
      <w:marTop w:val="0"/>
      <w:marBottom w:val="0"/>
      <w:divBdr>
        <w:top w:val="none" w:sz="0" w:space="0" w:color="auto"/>
        <w:left w:val="none" w:sz="0" w:space="0" w:color="auto"/>
        <w:bottom w:val="none" w:sz="0" w:space="0" w:color="auto"/>
        <w:right w:val="none" w:sz="0" w:space="0" w:color="auto"/>
      </w:divBdr>
    </w:div>
    <w:div w:id="887717070">
      <w:bodyDiv w:val="1"/>
      <w:marLeft w:val="0"/>
      <w:marRight w:val="0"/>
      <w:marTop w:val="0"/>
      <w:marBottom w:val="0"/>
      <w:divBdr>
        <w:top w:val="none" w:sz="0" w:space="0" w:color="auto"/>
        <w:left w:val="none" w:sz="0" w:space="0" w:color="auto"/>
        <w:bottom w:val="none" w:sz="0" w:space="0" w:color="auto"/>
        <w:right w:val="none" w:sz="0" w:space="0" w:color="auto"/>
      </w:divBdr>
    </w:div>
    <w:div w:id="908612862">
      <w:bodyDiv w:val="1"/>
      <w:marLeft w:val="0"/>
      <w:marRight w:val="0"/>
      <w:marTop w:val="0"/>
      <w:marBottom w:val="0"/>
      <w:divBdr>
        <w:top w:val="none" w:sz="0" w:space="0" w:color="auto"/>
        <w:left w:val="none" w:sz="0" w:space="0" w:color="auto"/>
        <w:bottom w:val="none" w:sz="0" w:space="0" w:color="auto"/>
        <w:right w:val="none" w:sz="0" w:space="0" w:color="auto"/>
      </w:divBdr>
    </w:div>
    <w:div w:id="918831838">
      <w:bodyDiv w:val="1"/>
      <w:marLeft w:val="0"/>
      <w:marRight w:val="0"/>
      <w:marTop w:val="0"/>
      <w:marBottom w:val="0"/>
      <w:divBdr>
        <w:top w:val="none" w:sz="0" w:space="0" w:color="auto"/>
        <w:left w:val="none" w:sz="0" w:space="0" w:color="auto"/>
        <w:bottom w:val="none" w:sz="0" w:space="0" w:color="auto"/>
        <w:right w:val="none" w:sz="0" w:space="0" w:color="auto"/>
      </w:divBdr>
    </w:div>
    <w:div w:id="1042250517">
      <w:bodyDiv w:val="1"/>
      <w:marLeft w:val="0"/>
      <w:marRight w:val="0"/>
      <w:marTop w:val="0"/>
      <w:marBottom w:val="0"/>
      <w:divBdr>
        <w:top w:val="none" w:sz="0" w:space="0" w:color="auto"/>
        <w:left w:val="none" w:sz="0" w:space="0" w:color="auto"/>
        <w:bottom w:val="none" w:sz="0" w:space="0" w:color="auto"/>
        <w:right w:val="none" w:sz="0" w:space="0" w:color="auto"/>
      </w:divBdr>
    </w:div>
    <w:div w:id="1067529491">
      <w:bodyDiv w:val="1"/>
      <w:marLeft w:val="0"/>
      <w:marRight w:val="0"/>
      <w:marTop w:val="0"/>
      <w:marBottom w:val="0"/>
      <w:divBdr>
        <w:top w:val="none" w:sz="0" w:space="0" w:color="auto"/>
        <w:left w:val="none" w:sz="0" w:space="0" w:color="auto"/>
        <w:bottom w:val="none" w:sz="0" w:space="0" w:color="auto"/>
        <w:right w:val="none" w:sz="0" w:space="0" w:color="auto"/>
      </w:divBdr>
      <w:divsChild>
        <w:div w:id="1166019827">
          <w:marLeft w:val="0"/>
          <w:marRight w:val="0"/>
          <w:marTop w:val="0"/>
          <w:marBottom w:val="0"/>
          <w:divBdr>
            <w:top w:val="none" w:sz="0" w:space="0" w:color="auto"/>
            <w:left w:val="none" w:sz="0" w:space="0" w:color="auto"/>
            <w:bottom w:val="none" w:sz="0" w:space="0" w:color="auto"/>
            <w:right w:val="none" w:sz="0" w:space="0" w:color="auto"/>
          </w:divBdr>
        </w:div>
      </w:divsChild>
    </w:div>
    <w:div w:id="1074858454">
      <w:bodyDiv w:val="1"/>
      <w:marLeft w:val="0"/>
      <w:marRight w:val="0"/>
      <w:marTop w:val="0"/>
      <w:marBottom w:val="0"/>
      <w:divBdr>
        <w:top w:val="none" w:sz="0" w:space="0" w:color="auto"/>
        <w:left w:val="none" w:sz="0" w:space="0" w:color="auto"/>
        <w:bottom w:val="none" w:sz="0" w:space="0" w:color="auto"/>
        <w:right w:val="none" w:sz="0" w:space="0" w:color="auto"/>
      </w:divBdr>
    </w:div>
    <w:div w:id="1093624881">
      <w:bodyDiv w:val="1"/>
      <w:marLeft w:val="0"/>
      <w:marRight w:val="0"/>
      <w:marTop w:val="0"/>
      <w:marBottom w:val="0"/>
      <w:divBdr>
        <w:top w:val="none" w:sz="0" w:space="0" w:color="auto"/>
        <w:left w:val="none" w:sz="0" w:space="0" w:color="auto"/>
        <w:bottom w:val="none" w:sz="0" w:space="0" w:color="auto"/>
        <w:right w:val="none" w:sz="0" w:space="0" w:color="auto"/>
      </w:divBdr>
    </w:div>
    <w:div w:id="1124033079">
      <w:bodyDiv w:val="1"/>
      <w:marLeft w:val="0"/>
      <w:marRight w:val="0"/>
      <w:marTop w:val="0"/>
      <w:marBottom w:val="0"/>
      <w:divBdr>
        <w:top w:val="none" w:sz="0" w:space="0" w:color="auto"/>
        <w:left w:val="none" w:sz="0" w:space="0" w:color="auto"/>
        <w:bottom w:val="none" w:sz="0" w:space="0" w:color="auto"/>
        <w:right w:val="none" w:sz="0" w:space="0" w:color="auto"/>
      </w:divBdr>
    </w:div>
    <w:div w:id="1143238000">
      <w:bodyDiv w:val="1"/>
      <w:marLeft w:val="0"/>
      <w:marRight w:val="0"/>
      <w:marTop w:val="0"/>
      <w:marBottom w:val="0"/>
      <w:divBdr>
        <w:top w:val="none" w:sz="0" w:space="0" w:color="auto"/>
        <w:left w:val="none" w:sz="0" w:space="0" w:color="auto"/>
        <w:bottom w:val="none" w:sz="0" w:space="0" w:color="auto"/>
        <w:right w:val="none" w:sz="0" w:space="0" w:color="auto"/>
      </w:divBdr>
    </w:div>
    <w:div w:id="1220435687">
      <w:bodyDiv w:val="1"/>
      <w:marLeft w:val="0"/>
      <w:marRight w:val="0"/>
      <w:marTop w:val="0"/>
      <w:marBottom w:val="0"/>
      <w:divBdr>
        <w:top w:val="none" w:sz="0" w:space="0" w:color="auto"/>
        <w:left w:val="none" w:sz="0" w:space="0" w:color="auto"/>
        <w:bottom w:val="none" w:sz="0" w:space="0" w:color="auto"/>
        <w:right w:val="none" w:sz="0" w:space="0" w:color="auto"/>
      </w:divBdr>
    </w:div>
    <w:div w:id="1258060971">
      <w:bodyDiv w:val="1"/>
      <w:marLeft w:val="0"/>
      <w:marRight w:val="0"/>
      <w:marTop w:val="0"/>
      <w:marBottom w:val="0"/>
      <w:divBdr>
        <w:top w:val="none" w:sz="0" w:space="0" w:color="auto"/>
        <w:left w:val="none" w:sz="0" w:space="0" w:color="auto"/>
        <w:bottom w:val="none" w:sz="0" w:space="0" w:color="auto"/>
        <w:right w:val="none" w:sz="0" w:space="0" w:color="auto"/>
      </w:divBdr>
      <w:divsChild>
        <w:div w:id="639572978">
          <w:marLeft w:val="0"/>
          <w:marRight w:val="0"/>
          <w:marTop w:val="0"/>
          <w:marBottom w:val="0"/>
          <w:divBdr>
            <w:top w:val="none" w:sz="0" w:space="0" w:color="auto"/>
            <w:left w:val="none" w:sz="0" w:space="0" w:color="auto"/>
            <w:bottom w:val="none" w:sz="0" w:space="0" w:color="auto"/>
            <w:right w:val="none" w:sz="0" w:space="0" w:color="auto"/>
          </w:divBdr>
          <w:divsChild>
            <w:div w:id="1312634738">
              <w:marLeft w:val="0"/>
              <w:marRight w:val="0"/>
              <w:marTop w:val="0"/>
              <w:marBottom w:val="0"/>
              <w:divBdr>
                <w:top w:val="none" w:sz="0" w:space="0" w:color="auto"/>
                <w:left w:val="none" w:sz="0" w:space="0" w:color="auto"/>
                <w:bottom w:val="none" w:sz="0" w:space="0" w:color="auto"/>
                <w:right w:val="none" w:sz="0" w:space="0" w:color="auto"/>
              </w:divBdr>
            </w:div>
          </w:divsChild>
        </w:div>
        <w:div w:id="839930240">
          <w:marLeft w:val="0"/>
          <w:marRight w:val="0"/>
          <w:marTop w:val="0"/>
          <w:marBottom w:val="0"/>
          <w:divBdr>
            <w:top w:val="none" w:sz="0" w:space="0" w:color="auto"/>
            <w:left w:val="none" w:sz="0" w:space="0" w:color="auto"/>
            <w:bottom w:val="none" w:sz="0" w:space="0" w:color="auto"/>
            <w:right w:val="none" w:sz="0" w:space="0" w:color="auto"/>
          </w:divBdr>
          <w:divsChild>
            <w:div w:id="392197853">
              <w:marLeft w:val="0"/>
              <w:marRight w:val="0"/>
              <w:marTop w:val="0"/>
              <w:marBottom w:val="0"/>
              <w:divBdr>
                <w:top w:val="none" w:sz="0" w:space="0" w:color="auto"/>
                <w:left w:val="none" w:sz="0" w:space="0" w:color="auto"/>
                <w:bottom w:val="none" w:sz="0" w:space="0" w:color="auto"/>
                <w:right w:val="none" w:sz="0" w:space="0" w:color="auto"/>
              </w:divBdr>
            </w:div>
          </w:divsChild>
        </w:div>
        <w:div w:id="1337882180">
          <w:marLeft w:val="0"/>
          <w:marRight w:val="0"/>
          <w:marTop w:val="0"/>
          <w:marBottom w:val="0"/>
          <w:divBdr>
            <w:top w:val="none" w:sz="0" w:space="0" w:color="auto"/>
            <w:left w:val="none" w:sz="0" w:space="0" w:color="auto"/>
            <w:bottom w:val="none" w:sz="0" w:space="0" w:color="auto"/>
            <w:right w:val="none" w:sz="0" w:space="0" w:color="auto"/>
          </w:divBdr>
          <w:divsChild>
            <w:div w:id="1149983173">
              <w:marLeft w:val="0"/>
              <w:marRight w:val="0"/>
              <w:marTop w:val="0"/>
              <w:marBottom w:val="0"/>
              <w:divBdr>
                <w:top w:val="none" w:sz="0" w:space="0" w:color="auto"/>
                <w:left w:val="none" w:sz="0" w:space="0" w:color="auto"/>
                <w:bottom w:val="none" w:sz="0" w:space="0" w:color="auto"/>
                <w:right w:val="none" w:sz="0" w:space="0" w:color="auto"/>
              </w:divBdr>
            </w:div>
            <w:div w:id="168906509">
              <w:marLeft w:val="0"/>
              <w:marRight w:val="0"/>
              <w:marTop w:val="0"/>
              <w:marBottom w:val="0"/>
              <w:divBdr>
                <w:top w:val="none" w:sz="0" w:space="0" w:color="auto"/>
                <w:left w:val="none" w:sz="0" w:space="0" w:color="auto"/>
                <w:bottom w:val="none" w:sz="0" w:space="0" w:color="auto"/>
                <w:right w:val="none" w:sz="0" w:space="0" w:color="auto"/>
              </w:divBdr>
            </w:div>
          </w:divsChild>
        </w:div>
        <w:div w:id="1556350380">
          <w:marLeft w:val="0"/>
          <w:marRight w:val="0"/>
          <w:marTop w:val="0"/>
          <w:marBottom w:val="0"/>
          <w:divBdr>
            <w:top w:val="none" w:sz="0" w:space="0" w:color="auto"/>
            <w:left w:val="none" w:sz="0" w:space="0" w:color="auto"/>
            <w:bottom w:val="none" w:sz="0" w:space="0" w:color="auto"/>
            <w:right w:val="none" w:sz="0" w:space="0" w:color="auto"/>
          </w:divBdr>
          <w:divsChild>
            <w:div w:id="2091656923">
              <w:marLeft w:val="0"/>
              <w:marRight w:val="0"/>
              <w:marTop w:val="0"/>
              <w:marBottom w:val="0"/>
              <w:divBdr>
                <w:top w:val="none" w:sz="0" w:space="0" w:color="auto"/>
                <w:left w:val="none" w:sz="0" w:space="0" w:color="auto"/>
                <w:bottom w:val="none" w:sz="0" w:space="0" w:color="auto"/>
                <w:right w:val="none" w:sz="0" w:space="0" w:color="auto"/>
              </w:divBdr>
            </w:div>
            <w:div w:id="1576813867">
              <w:marLeft w:val="0"/>
              <w:marRight w:val="0"/>
              <w:marTop w:val="0"/>
              <w:marBottom w:val="0"/>
              <w:divBdr>
                <w:top w:val="none" w:sz="0" w:space="0" w:color="auto"/>
                <w:left w:val="none" w:sz="0" w:space="0" w:color="auto"/>
                <w:bottom w:val="none" w:sz="0" w:space="0" w:color="auto"/>
                <w:right w:val="none" w:sz="0" w:space="0" w:color="auto"/>
              </w:divBdr>
            </w:div>
            <w:div w:id="1488470470">
              <w:marLeft w:val="0"/>
              <w:marRight w:val="0"/>
              <w:marTop w:val="0"/>
              <w:marBottom w:val="0"/>
              <w:divBdr>
                <w:top w:val="none" w:sz="0" w:space="0" w:color="auto"/>
                <w:left w:val="none" w:sz="0" w:space="0" w:color="auto"/>
                <w:bottom w:val="none" w:sz="0" w:space="0" w:color="auto"/>
                <w:right w:val="none" w:sz="0" w:space="0" w:color="auto"/>
              </w:divBdr>
            </w:div>
            <w:div w:id="255290436">
              <w:marLeft w:val="0"/>
              <w:marRight w:val="0"/>
              <w:marTop w:val="0"/>
              <w:marBottom w:val="0"/>
              <w:divBdr>
                <w:top w:val="none" w:sz="0" w:space="0" w:color="auto"/>
                <w:left w:val="none" w:sz="0" w:space="0" w:color="auto"/>
                <w:bottom w:val="none" w:sz="0" w:space="0" w:color="auto"/>
                <w:right w:val="none" w:sz="0" w:space="0" w:color="auto"/>
              </w:divBdr>
            </w:div>
            <w:div w:id="1886134904">
              <w:marLeft w:val="0"/>
              <w:marRight w:val="0"/>
              <w:marTop w:val="0"/>
              <w:marBottom w:val="0"/>
              <w:divBdr>
                <w:top w:val="none" w:sz="0" w:space="0" w:color="auto"/>
                <w:left w:val="none" w:sz="0" w:space="0" w:color="auto"/>
                <w:bottom w:val="none" w:sz="0" w:space="0" w:color="auto"/>
                <w:right w:val="none" w:sz="0" w:space="0" w:color="auto"/>
              </w:divBdr>
            </w:div>
          </w:divsChild>
        </w:div>
        <w:div w:id="262807332">
          <w:marLeft w:val="0"/>
          <w:marRight w:val="0"/>
          <w:marTop w:val="0"/>
          <w:marBottom w:val="0"/>
          <w:divBdr>
            <w:top w:val="none" w:sz="0" w:space="0" w:color="auto"/>
            <w:left w:val="none" w:sz="0" w:space="0" w:color="auto"/>
            <w:bottom w:val="none" w:sz="0" w:space="0" w:color="auto"/>
            <w:right w:val="none" w:sz="0" w:space="0" w:color="auto"/>
          </w:divBdr>
          <w:divsChild>
            <w:div w:id="390618693">
              <w:marLeft w:val="0"/>
              <w:marRight w:val="0"/>
              <w:marTop w:val="0"/>
              <w:marBottom w:val="0"/>
              <w:divBdr>
                <w:top w:val="none" w:sz="0" w:space="0" w:color="auto"/>
                <w:left w:val="none" w:sz="0" w:space="0" w:color="auto"/>
                <w:bottom w:val="none" w:sz="0" w:space="0" w:color="auto"/>
                <w:right w:val="none" w:sz="0" w:space="0" w:color="auto"/>
              </w:divBdr>
            </w:div>
          </w:divsChild>
        </w:div>
        <w:div w:id="1168517282">
          <w:marLeft w:val="0"/>
          <w:marRight w:val="0"/>
          <w:marTop w:val="0"/>
          <w:marBottom w:val="0"/>
          <w:divBdr>
            <w:top w:val="none" w:sz="0" w:space="0" w:color="auto"/>
            <w:left w:val="none" w:sz="0" w:space="0" w:color="auto"/>
            <w:bottom w:val="none" w:sz="0" w:space="0" w:color="auto"/>
            <w:right w:val="none" w:sz="0" w:space="0" w:color="auto"/>
          </w:divBdr>
          <w:divsChild>
            <w:div w:id="1359038656">
              <w:marLeft w:val="0"/>
              <w:marRight w:val="0"/>
              <w:marTop w:val="0"/>
              <w:marBottom w:val="0"/>
              <w:divBdr>
                <w:top w:val="none" w:sz="0" w:space="0" w:color="auto"/>
                <w:left w:val="none" w:sz="0" w:space="0" w:color="auto"/>
                <w:bottom w:val="none" w:sz="0" w:space="0" w:color="auto"/>
                <w:right w:val="none" w:sz="0" w:space="0" w:color="auto"/>
              </w:divBdr>
            </w:div>
            <w:div w:id="2005162555">
              <w:marLeft w:val="0"/>
              <w:marRight w:val="0"/>
              <w:marTop w:val="0"/>
              <w:marBottom w:val="0"/>
              <w:divBdr>
                <w:top w:val="none" w:sz="0" w:space="0" w:color="auto"/>
                <w:left w:val="none" w:sz="0" w:space="0" w:color="auto"/>
                <w:bottom w:val="none" w:sz="0" w:space="0" w:color="auto"/>
                <w:right w:val="none" w:sz="0" w:space="0" w:color="auto"/>
              </w:divBdr>
            </w:div>
            <w:div w:id="2067486771">
              <w:marLeft w:val="0"/>
              <w:marRight w:val="0"/>
              <w:marTop w:val="0"/>
              <w:marBottom w:val="0"/>
              <w:divBdr>
                <w:top w:val="none" w:sz="0" w:space="0" w:color="auto"/>
                <w:left w:val="none" w:sz="0" w:space="0" w:color="auto"/>
                <w:bottom w:val="none" w:sz="0" w:space="0" w:color="auto"/>
                <w:right w:val="none" w:sz="0" w:space="0" w:color="auto"/>
              </w:divBdr>
            </w:div>
            <w:div w:id="1641812321">
              <w:marLeft w:val="0"/>
              <w:marRight w:val="0"/>
              <w:marTop w:val="0"/>
              <w:marBottom w:val="0"/>
              <w:divBdr>
                <w:top w:val="none" w:sz="0" w:space="0" w:color="auto"/>
                <w:left w:val="none" w:sz="0" w:space="0" w:color="auto"/>
                <w:bottom w:val="none" w:sz="0" w:space="0" w:color="auto"/>
                <w:right w:val="none" w:sz="0" w:space="0" w:color="auto"/>
              </w:divBdr>
            </w:div>
            <w:div w:id="1860006688">
              <w:marLeft w:val="0"/>
              <w:marRight w:val="0"/>
              <w:marTop w:val="0"/>
              <w:marBottom w:val="0"/>
              <w:divBdr>
                <w:top w:val="none" w:sz="0" w:space="0" w:color="auto"/>
                <w:left w:val="none" w:sz="0" w:space="0" w:color="auto"/>
                <w:bottom w:val="none" w:sz="0" w:space="0" w:color="auto"/>
                <w:right w:val="none" w:sz="0" w:space="0" w:color="auto"/>
              </w:divBdr>
            </w:div>
          </w:divsChild>
        </w:div>
        <w:div w:id="1562910777">
          <w:marLeft w:val="0"/>
          <w:marRight w:val="0"/>
          <w:marTop w:val="0"/>
          <w:marBottom w:val="0"/>
          <w:divBdr>
            <w:top w:val="none" w:sz="0" w:space="0" w:color="auto"/>
            <w:left w:val="none" w:sz="0" w:space="0" w:color="auto"/>
            <w:bottom w:val="none" w:sz="0" w:space="0" w:color="auto"/>
            <w:right w:val="none" w:sz="0" w:space="0" w:color="auto"/>
          </w:divBdr>
          <w:divsChild>
            <w:div w:id="1717244124">
              <w:marLeft w:val="0"/>
              <w:marRight w:val="0"/>
              <w:marTop w:val="0"/>
              <w:marBottom w:val="0"/>
              <w:divBdr>
                <w:top w:val="none" w:sz="0" w:space="0" w:color="auto"/>
                <w:left w:val="none" w:sz="0" w:space="0" w:color="auto"/>
                <w:bottom w:val="none" w:sz="0" w:space="0" w:color="auto"/>
                <w:right w:val="none" w:sz="0" w:space="0" w:color="auto"/>
              </w:divBdr>
            </w:div>
          </w:divsChild>
        </w:div>
        <w:div w:id="953751159">
          <w:marLeft w:val="0"/>
          <w:marRight w:val="0"/>
          <w:marTop w:val="0"/>
          <w:marBottom w:val="0"/>
          <w:divBdr>
            <w:top w:val="none" w:sz="0" w:space="0" w:color="auto"/>
            <w:left w:val="none" w:sz="0" w:space="0" w:color="auto"/>
            <w:bottom w:val="none" w:sz="0" w:space="0" w:color="auto"/>
            <w:right w:val="none" w:sz="0" w:space="0" w:color="auto"/>
          </w:divBdr>
          <w:divsChild>
            <w:div w:id="639503357">
              <w:marLeft w:val="0"/>
              <w:marRight w:val="0"/>
              <w:marTop w:val="0"/>
              <w:marBottom w:val="0"/>
              <w:divBdr>
                <w:top w:val="none" w:sz="0" w:space="0" w:color="auto"/>
                <w:left w:val="none" w:sz="0" w:space="0" w:color="auto"/>
                <w:bottom w:val="none" w:sz="0" w:space="0" w:color="auto"/>
                <w:right w:val="none" w:sz="0" w:space="0" w:color="auto"/>
              </w:divBdr>
            </w:div>
            <w:div w:id="592324895">
              <w:marLeft w:val="0"/>
              <w:marRight w:val="0"/>
              <w:marTop w:val="0"/>
              <w:marBottom w:val="0"/>
              <w:divBdr>
                <w:top w:val="none" w:sz="0" w:space="0" w:color="auto"/>
                <w:left w:val="none" w:sz="0" w:space="0" w:color="auto"/>
                <w:bottom w:val="none" w:sz="0" w:space="0" w:color="auto"/>
                <w:right w:val="none" w:sz="0" w:space="0" w:color="auto"/>
              </w:divBdr>
            </w:div>
            <w:div w:id="718936196">
              <w:marLeft w:val="0"/>
              <w:marRight w:val="0"/>
              <w:marTop w:val="0"/>
              <w:marBottom w:val="0"/>
              <w:divBdr>
                <w:top w:val="none" w:sz="0" w:space="0" w:color="auto"/>
                <w:left w:val="none" w:sz="0" w:space="0" w:color="auto"/>
                <w:bottom w:val="none" w:sz="0" w:space="0" w:color="auto"/>
                <w:right w:val="none" w:sz="0" w:space="0" w:color="auto"/>
              </w:divBdr>
            </w:div>
            <w:div w:id="419565622">
              <w:marLeft w:val="0"/>
              <w:marRight w:val="0"/>
              <w:marTop w:val="0"/>
              <w:marBottom w:val="0"/>
              <w:divBdr>
                <w:top w:val="none" w:sz="0" w:space="0" w:color="auto"/>
                <w:left w:val="none" w:sz="0" w:space="0" w:color="auto"/>
                <w:bottom w:val="none" w:sz="0" w:space="0" w:color="auto"/>
                <w:right w:val="none" w:sz="0" w:space="0" w:color="auto"/>
              </w:divBdr>
            </w:div>
            <w:div w:id="1765809152">
              <w:marLeft w:val="0"/>
              <w:marRight w:val="0"/>
              <w:marTop w:val="0"/>
              <w:marBottom w:val="0"/>
              <w:divBdr>
                <w:top w:val="none" w:sz="0" w:space="0" w:color="auto"/>
                <w:left w:val="none" w:sz="0" w:space="0" w:color="auto"/>
                <w:bottom w:val="none" w:sz="0" w:space="0" w:color="auto"/>
                <w:right w:val="none" w:sz="0" w:space="0" w:color="auto"/>
              </w:divBdr>
            </w:div>
          </w:divsChild>
        </w:div>
        <w:div w:id="1848397629">
          <w:marLeft w:val="0"/>
          <w:marRight w:val="0"/>
          <w:marTop w:val="0"/>
          <w:marBottom w:val="0"/>
          <w:divBdr>
            <w:top w:val="none" w:sz="0" w:space="0" w:color="auto"/>
            <w:left w:val="none" w:sz="0" w:space="0" w:color="auto"/>
            <w:bottom w:val="none" w:sz="0" w:space="0" w:color="auto"/>
            <w:right w:val="none" w:sz="0" w:space="0" w:color="auto"/>
          </w:divBdr>
          <w:divsChild>
            <w:div w:id="1660890128">
              <w:marLeft w:val="0"/>
              <w:marRight w:val="0"/>
              <w:marTop w:val="0"/>
              <w:marBottom w:val="0"/>
              <w:divBdr>
                <w:top w:val="none" w:sz="0" w:space="0" w:color="auto"/>
                <w:left w:val="none" w:sz="0" w:space="0" w:color="auto"/>
                <w:bottom w:val="none" w:sz="0" w:space="0" w:color="auto"/>
                <w:right w:val="none" w:sz="0" w:space="0" w:color="auto"/>
              </w:divBdr>
            </w:div>
          </w:divsChild>
        </w:div>
        <w:div w:id="1213542425">
          <w:marLeft w:val="0"/>
          <w:marRight w:val="0"/>
          <w:marTop w:val="0"/>
          <w:marBottom w:val="0"/>
          <w:divBdr>
            <w:top w:val="none" w:sz="0" w:space="0" w:color="auto"/>
            <w:left w:val="none" w:sz="0" w:space="0" w:color="auto"/>
            <w:bottom w:val="none" w:sz="0" w:space="0" w:color="auto"/>
            <w:right w:val="none" w:sz="0" w:space="0" w:color="auto"/>
          </w:divBdr>
          <w:divsChild>
            <w:div w:id="1419594195">
              <w:marLeft w:val="0"/>
              <w:marRight w:val="0"/>
              <w:marTop w:val="0"/>
              <w:marBottom w:val="0"/>
              <w:divBdr>
                <w:top w:val="none" w:sz="0" w:space="0" w:color="auto"/>
                <w:left w:val="none" w:sz="0" w:space="0" w:color="auto"/>
                <w:bottom w:val="none" w:sz="0" w:space="0" w:color="auto"/>
                <w:right w:val="none" w:sz="0" w:space="0" w:color="auto"/>
              </w:divBdr>
            </w:div>
            <w:div w:id="2086339336">
              <w:marLeft w:val="0"/>
              <w:marRight w:val="0"/>
              <w:marTop w:val="0"/>
              <w:marBottom w:val="0"/>
              <w:divBdr>
                <w:top w:val="none" w:sz="0" w:space="0" w:color="auto"/>
                <w:left w:val="none" w:sz="0" w:space="0" w:color="auto"/>
                <w:bottom w:val="none" w:sz="0" w:space="0" w:color="auto"/>
                <w:right w:val="none" w:sz="0" w:space="0" w:color="auto"/>
              </w:divBdr>
            </w:div>
            <w:div w:id="1034505907">
              <w:marLeft w:val="0"/>
              <w:marRight w:val="0"/>
              <w:marTop w:val="0"/>
              <w:marBottom w:val="0"/>
              <w:divBdr>
                <w:top w:val="none" w:sz="0" w:space="0" w:color="auto"/>
                <w:left w:val="none" w:sz="0" w:space="0" w:color="auto"/>
                <w:bottom w:val="none" w:sz="0" w:space="0" w:color="auto"/>
                <w:right w:val="none" w:sz="0" w:space="0" w:color="auto"/>
              </w:divBdr>
            </w:div>
            <w:div w:id="54935142">
              <w:marLeft w:val="0"/>
              <w:marRight w:val="0"/>
              <w:marTop w:val="0"/>
              <w:marBottom w:val="0"/>
              <w:divBdr>
                <w:top w:val="none" w:sz="0" w:space="0" w:color="auto"/>
                <w:left w:val="none" w:sz="0" w:space="0" w:color="auto"/>
                <w:bottom w:val="none" w:sz="0" w:space="0" w:color="auto"/>
                <w:right w:val="none" w:sz="0" w:space="0" w:color="auto"/>
              </w:divBdr>
            </w:div>
            <w:div w:id="1769498957">
              <w:marLeft w:val="0"/>
              <w:marRight w:val="0"/>
              <w:marTop w:val="0"/>
              <w:marBottom w:val="0"/>
              <w:divBdr>
                <w:top w:val="none" w:sz="0" w:space="0" w:color="auto"/>
                <w:left w:val="none" w:sz="0" w:space="0" w:color="auto"/>
                <w:bottom w:val="none" w:sz="0" w:space="0" w:color="auto"/>
                <w:right w:val="none" w:sz="0" w:space="0" w:color="auto"/>
              </w:divBdr>
            </w:div>
          </w:divsChild>
        </w:div>
        <w:div w:id="169493224">
          <w:marLeft w:val="0"/>
          <w:marRight w:val="0"/>
          <w:marTop w:val="0"/>
          <w:marBottom w:val="0"/>
          <w:divBdr>
            <w:top w:val="none" w:sz="0" w:space="0" w:color="auto"/>
            <w:left w:val="none" w:sz="0" w:space="0" w:color="auto"/>
            <w:bottom w:val="none" w:sz="0" w:space="0" w:color="auto"/>
            <w:right w:val="none" w:sz="0" w:space="0" w:color="auto"/>
          </w:divBdr>
          <w:divsChild>
            <w:div w:id="874778235">
              <w:marLeft w:val="0"/>
              <w:marRight w:val="0"/>
              <w:marTop w:val="0"/>
              <w:marBottom w:val="0"/>
              <w:divBdr>
                <w:top w:val="none" w:sz="0" w:space="0" w:color="auto"/>
                <w:left w:val="none" w:sz="0" w:space="0" w:color="auto"/>
                <w:bottom w:val="none" w:sz="0" w:space="0" w:color="auto"/>
                <w:right w:val="none" w:sz="0" w:space="0" w:color="auto"/>
              </w:divBdr>
            </w:div>
          </w:divsChild>
        </w:div>
        <w:div w:id="395053985">
          <w:marLeft w:val="0"/>
          <w:marRight w:val="0"/>
          <w:marTop w:val="0"/>
          <w:marBottom w:val="0"/>
          <w:divBdr>
            <w:top w:val="none" w:sz="0" w:space="0" w:color="auto"/>
            <w:left w:val="none" w:sz="0" w:space="0" w:color="auto"/>
            <w:bottom w:val="none" w:sz="0" w:space="0" w:color="auto"/>
            <w:right w:val="none" w:sz="0" w:space="0" w:color="auto"/>
          </w:divBdr>
          <w:divsChild>
            <w:div w:id="201595554">
              <w:marLeft w:val="0"/>
              <w:marRight w:val="0"/>
              <w:marTop w:val="0"/>
              <w:marBottom w:val="0"/>
              <w:divBdr>
                <w:top w:val="none" w:sz="0" w:space="0" w:color="auto"/>
                <w:left w:val="none" w:sz="0" w:space="0" w:color="auto"/>
                <w:bottom w:val="none" w:sz="0" w:space="0" w:color="auto"/>
                <w:right w:val="none" w:sz="0" w:space="0" w:color="auto"/>
              </w:divBdr>
            </w:div>
            <w:div w:id="1704400001">
              <w:marLeft w:val="0"/>
              <w:marRight w:val="0"/>
              <w:marTop w:val="0"/>
              <w:marBottom w:val="0"/>
              <w:divBdr>
                <w:top w:val="none" w:sz="0" w:space="0" w:color="auto"/>
                <w:left w:val="none" w:sz="0" w:space="0" w:color="auto"/>
                <w:bottom w:val="none" w:sz="0" w:space="0" w:color="auto"/>
                <w:right w:val="none" w:sz="0" w:space="0" w:color="auto"/>
              </w:divBdr>
            </w:div>
            <w:div w:id="2112044903">
              <w:marLeft w:val="0"/>
              <w:marRight w:val="0"/>
              <w:marTop w:val="0"/>
              <w:marBottom w:val="0"/>
              <w:divBdr>
                <w:top w:val="none" w:sz="0" w:space="0" w:color="auto"/>
                <w:left w:val="none" w:sz="0" w:space="0" w:color="auto"/>
                <w:bottom w:val="none" w:sz="0" w:space="0" w:color="auto"/>
                <w:right w:val="none" w:sz="0" w:space="0" w:color="auto"/>
              </w:divBdr>
            </w:div>
            <w:div w:id="1641569889">
              <w:marLeft w:val="0"/>
              <w:marRight w:val="0"/>
              <w:marTop w:val="0"/>
              <w:marBottom w:val="0"/>
              <w:divBdr>
                <w:top w:val="none" w:sz="0" w:space="0" w:color="auto"/>
                <w:left w:val="none" w:sz="0" w:space="0" w:color="auto"/>
                <w:bottom w:val="none" w:sz="0" w:space="0" w:color="auto"/>
                <w:right w:val="none" w:sz="0" w:space="0" w:color="auto"/>
              </w:divBdr>
            </w:div>
            <w:div w:id="1424568224">
              <w:marLeft w:val="0"/>
              <w:marRight w:val="0"/>
              <w:marTop w:val="0"/>
              <w:marBottom w:val="0"/>
              <w:divBdr>
                <w:top w:val="none" w:sz="0" w:space="0" w:color="auto"/>
                <w:left w:val="none" w:sz="0" w:space="0" w:color="auto"/>
                <w:bottom w:val="none" w:sz="0" w:space="0" w:color="auto"/>
                <w:right w:val="none" w:sz="0" w:space="0" w:color="auto"/>
              </w:divBdr>
            </w:div>
          </w:divsChild>
        </w:div>
        <w:div w:id="1921522162">
          <w:marLeft w:val="0"/>
          <w:marRight w:val="0"/>
          <w:marTop w:val="0"/>
          <w:marBottom w:val="0"/>
          <w:divBdr>
            <w:top w:val="none" w:sz="0" w:space="0" w:color="auto"/>
            <w:left w:val="none" w:sz="0" w:space="0" w:color="auto"/>
            <w:bottom w:val="none" w:sz="0" w:space="0" w:color="auto"/>
            <w:right w:val="none" w:sz="0" w:space="0" w:color="auto"/>
          </w:divBdr>
          <w:divsChild>
            <w:div w:id="562445629">
              <w:marLeft w:val="0"/>
              <w:marRight w:val="0"/>
              <w:marTop w:val="0"/>
              <w:marBottom w:val="0"/>
              <w:divBdr>
                <w:top w:val="none" w:sz="0" w:space="0" w:color="auto"/>
                <w:left w:val="none" w:sz="0" w:space="0" w:color="auto"/>
                <w:bottom w:val="none" w:sz="0" w:space="0" w:color="auto"/>
                <w:right w:val="none" w:sz="0" w:space="0" w:color="auto"/>
              </w:divBdr>
            </w:div>
          </w:divsChild>
        </w:div>
        <w:div w:id="1891964270">
          <w:marLeft w:val="0"/>
          <w:marRight w:val="0"/>
          <w:marTop w:val="0"/>
          <w:marBottom w:val="0"/>
          <w:divBdr>
            <w:top w:val="none" w:sz="0" w:space="0" w:color="auto"/>
            <w:left w:val="none" w:sz="0" w:space="0" w:color="auto"/>
            <w:bottom w:val="none" w:sz="0" w:space="0" w:color="auto"/>
            <w:right w:val="none" w:sz="0" w:space="0" w:color="auto"/>
          </w:divBdr>
          <w:divsChild>
            <w:div w:id="1210796748">
              <w:marLeft w:val="0"/>
              <w:marRight w:val="0"/>
              <w:marTop w:val="0"/>
              <w:marBottom w:val="0"/>
              <w:divBdr>
                <w:top w:val="none" w:sz="0" w:space="0" w:color="auto"/>
                <w:left w:val="none" w:sz="0" w:space="0" w:color="auto"/>
                <w:bottom w:val="none" w:sz="0" w:space="0" w:color="auto"/>
                <w:right w:val="none" w:sz="0" w:space="0" w:color="auto"/>
              </w:divBdr>
            </w:div>
            <w:div w:id="1783839939">
              <w:marLeft w:val="0"/>
              <w:marRight w:val="0"/>
              <w:marTop w:val="0"/>
              <w:marBottom w:val="0"/>
              <w:divBdr>
                <w:top w:val="none" w:sz="0" w:space="0" w:color="auto"/>
                <w:left w:val="none" w:sz="0" w:space="0" w:color="auto"/>
                <w:bottom w:val="none" w:sz="0" w:space="0" w:color="auto"/>
                <w:right w:val="none" w:sz="0" w:space="0" w:color="auto"/>
              </w:divBdr>
            </w:div>
            <w:div w:id="1862468239">
              <w:marLeft w:val="0"/>
              <w:marRight w:val="0"/>
              <w:marTop w:val="0"/>
              <w:marBottom w:val="0"/>
              <w:divBdr>
                <w:top w:val="none" w:sz="0" w:space="0" w:color="auto"/>
                <w:left w:val="none" w:sz="0" w:space="0" w:color="auto"/>
                <w:bottom w:val="none" w:sz="0" w:space="0" w:color="auto"/>
                <w:right w:val="none" w:sz="0" w:space="0" w:color="auto"/>
              </w:divBdr>
            </w:div>
            <w:div w:id="1000887081">
              <w:marLeft w:val="0"/>
              <w:marRight w:val="0"/>
              <w:marTop w:val="0"/>
              <w:marBottom w:val="0"/>
              <w:divBdr>
                <w:top w:val="none" w:sz="0" w:space="0" w:color="auto"/>
                <w:left w:val="none" w:sz="0" w:space="0" w:color="auto"/>
                <w:bottom w:val="none" w:sz="0" w:space="0" w:color="auto"/>
                <w:right w:val="none" w:sz="0" w:space="0" w:color="auto"/>
              </w:divBdr>
            </w:div>
            <w:div w:id="961691795">
              <w:marLeft w:val="0"/>
              <w:marRight w:val="0"/>
              <w:marTop w:val="0"/>
              <w:marBottom w:val="0"/>
              <w:divBdr>
                <w:top w:val="none" w:sz="0" w:space="0" w:color="auto"/>
                <w:left w:val="none" w:sz="0" w:space="0" w:color="auto"/>
                <w:bottom w:val="none" w:sz="0" w:space="0" w:color="auto"/>
                <w:right w:val="none" w:sz="0" w:space="0" w:color="auto"/>
              </w:divBdr>
            </w:div>
          </w:divsChild>
        </w:div>
        <w:div w:id="245656483">
          <w:marLeft w:val="0"/>
          <w:marRight w:val="0"/>
          <w:marTop w:val="0"/>
          <w:marBottom w:val="0"/>
          <w:divBdr>
            <w:top w:val="none" w:sz="0" w:space="0" w:color="auto"/>
            <w:left w:val="none" w:sz="0" w:space="0" w:color="auto"/>
            <w:bottom w:val="none" w:sz="0" w:space="0" w:color="auto"/>
            <w:right w:val="none" w:sz="0" w:space="0" w:color="auto"/>
          </w:divBdr>
          <w:divsChild>
            <w:div w:id="935871246">
              <w:marLeft w:val="0"/>
              <w:marRight w:val="0"/>
              <w:marTop w:val="0"/>
              <w:marBottom w:val="0"/>
              <w:divBdr>
                <w:top w:val="none" w:sz="0" w:space="0" w:color="auto"/>
                <w:left w:val="none" w:sz="0" w:space="0" w:color="auto"/>
                <w:bottom w:val="none" w:sz="0" w:space="0" w:color="auto"/>
                <w:right w:val="none" w:sz="0" w:space="0" w:color="auto"/>
              </w:divBdr>
            </w:div>
          </w:divsChild>
        </w:div>
        <w:div w:id="1665475912">
          <w:marLeft w:val="0"/>
          <w:marRight w:val="0"/>
          <w:marTop w:val="0"/>
          <w:marBottom w:val="0"/>
          <w:divBdr>
            <w:top w:val="none" w:sz="0" w:space="0" w:color="auto"/>
            <w:left w:val="none" w:sz="0" w:space="0" w:color="auto"/>
            <w:bottom w:val="none" w:sz="0" w:space="0" w:color="auto"/>
            <w:right w:val="none" w:sz="0" w:space="0" w:color="auto"/>
          </w:divBdr>
          <w:divsChild>
            <w:div w:id="488865167">
              <w:marLeft w:val="0"/>
              <w:marRight w:val="0"/>
              <w:marTop w:val="0"/>
              <w:marBottom w:val="0"/>
              <w:divBdr>
                <w:top w:val="none" w:sz="0" w:space="0" w:color="auto"/>
                <w:left w:val="none" w:sz="0" w:space="0" w:color="auto"/>
                <w:bottom w:val="none" w:sz="0" w:space="0" w:color="auto"/>
                <w:right w:val="none" w:sz="0" w:space="0" w:color="auto"/>
              </w:divBdr>
            </w:div>
            <w:div w:id="278149074">
              <w:marLeft w:val="0"/>
              <w:marRight w:val="0"/>
              <w:marTop w:val="0"/>
              <w:marBottom w:val="0"/>
              <w:divBdr>
                <w:top w:val="none" w:sz="0" w:space="0" w:color="auto"/>
                <w:left w:val="none" w:sz="0" w:space="0" w:color="auto"/>
                <w:bottom w:val="none" w:sz="0" w:space="0" w:color="auto"/>
                <w:right w:val="none" w:sz="0" w:space="0" w:color="auto"/>
              </w:divBdr>
            </w:div>
            <w:div w:id="2118521550">
              <w:marLeft w:val="0"/>
              <w:marRight w:val="0"/>
              <w:marTop w:val="0"/>
              <w:marBottom w:val="0"/>
              <w:divBdr>
                <w:top w:val="none" w:sz="0" w:space="0" w:color="auto"/>
                <w:left w:val="none" w:sz="0" w:space="0" w:color="auto"/>
                <w:bottom w:val="none" w:sz="0" w:space="0" w:color="auto"/>
                <w:right w:val="none" w:sz="0" w:space="0" w:color="auto"/>
              </w:divBdr>
            </w:div>
            <w:div w:id="1200161702">
              <w:marLeft w:val="0"/>
              <w:marRight w:val="0"/>
              <w:marTop w:val="0"/>
              <w:marBottom w:val="0"/>
              <w:divBdr>
                <w:top w:val="none" w:sz="0" w:space="0" w:color="auto"/>
                <w:left w:val="none" w:sz="0" w:space="0" w:color="auto"/>
                <w:bottom w:val="none" w:sz="0" w:space="0" w:color="auto"/>
                <w:right w:val="none" w:sz="0" w:space="0" w:color="auto"/>
              </w:divBdr>
            </w:div>
            <w:div w:id="87210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676364">
      <w:bodyDiv w:val="1"/>
      <w:marLeft w:val="0"/>
      <w:marRight w:val="0"/>
      <w:marTop w:val="0"/>
      <w:marBottom w:val="0"/>
      <w:divBdr>
        <w:top w:val="none" w:sz="0" w:space="0" w:color="auto"/>
        <w:left w:val="none" w:sz="0" w:space="0" w:color="auto"/>
        <w:bottom w:val="none" w:sz="0" w:space="0" w:color="auto"/>
        <w:right w:val="none" w:sz="0" w:space="0" w:color="auto"/>
      </w:divBdr>
    </w:div>
    <w:div w:id="1301424385">
      <w:bodyDiv w:val="1"/>
      <w:marLeft w:val="0"/>
      <w:marRight w:val="0"/>
      <w:marTop w:val="0"/>
      <w:marBottom w:val="0"/>
      <w:divBdr>
        <w:top w:val="none" w:sz="0" w:space="0" w:color="auto"/>
        <w:left w:val="none" w:sz="0" w:space="0" w:color="auto"/>
        <w:bottom w:val="none" w:sz="0" w:space="0" w:color="auto"/>
        <w:right w:val="none" w:sz="0" w:space="0" w:color="auto"/>
      </w:divBdr>
    </w:div>
    <w:div w:id="1323386135">
      <w:bodyDiv w:val="1"/>
      <w:marLeft w:val="0"/>
      <w:marRight w:val="0"/>
      <w:marTop w:val="0"/>
      <w:marBottom w:val="0"/>
      <w:divBdr>
        <w:top w:val="none" w:sz="0" w:space="0" w:color="auto"/>
        <w:left w:val="none" w:sz="0" w:space="0" w:color="auto"/>
        <w:bottom w:val="none" w:sz="0" w:space="0" w:color="auto"/>
        <w:right w:val="none" w:sz="0" w:space="0" w:color="auto"/>
      </w:divBdr>
      <w:divsChild>
        <w:div w:id="1015226806">
          <w:marLeft w:val="0"/>
          <w:marRight w:val="0"/>
          <w:marTop w:val="0"/>
          <w:marBottom w:val="0"/>
          <w:divBdr>
            <w:top w:val="none" w:sz="0" w:space="0" w:color="auto"/>
            <w:left w:val="none" w:sz="0" w:space="0" w:color="auto"/>
            <w:bottom w:val="none" w:sz="0" w:space="0" w:color="auto"/>
            <w:right w:val="none" w:sz="0" w:space="0" w:color="auto"/>
          </w:divBdr>
          <w:divsChild>
            <w:div w:id="1022779673">
              <w:marLeft w:val="0"/>
              <w:marRight w:val="0"/>
              <w:marTop w:val="0"/>
              <w:marBottom w:val="0"/>
              <w:divBdr>
                <w:top w:val="none" w:sz="0" w:space="0" w:color="auto"/>
                <w:left w:val="none" w:sz="0" w:space="0" w:color="auto"/>
                <w:bottom w:val="none" w:sz="0" w:space="0" w:color="auto"/>
                <w:right w:val="none" w:sz="0" w:space="0" w:color="auto"/>
              </w:divBdr>
              <w:divsChild>
                <w:div w:id="1244488182">
                  <w:marLeft w:val="0"/>
                  <w:marRight w:val="0"/>
                  <w:marTop w:val="0"/>
                  <w:marBottom w:val="0"/>
                  <w:divBdr>
                    <w:top w:val="none" w:sz="0" w:space="0" w:color="auto"/>
                    <w:left w:val="none" w:sz="0" w:space="0" w:color="auto"/>
                    <w:bottom w:val="none" w:sz="0" w:space="0" w:color="auto"/>
                    <w:right w:val="none" w:sz="0" w:space="0" w:color="auto"/>
                  </w:divBdr>
                </w:div>
              </w:divsChild>
            </w:div>
            <w:div w:id="2047557945">
              <w:marLeft w:val="0"/>
              <w:marRight w:val="0"/>
              <w:marTop w:val="0"/>
              <w:marBottom w:val="0"/>
              <w:divBdr>
                <w:top w:val="none" w:sz="0" w:space="0" w:color="auto"/>
                <w:left w:val="none" w:sz="0" w:space="0" w:color="auto"/>
                <w:bottom w:val="none" w:sz="0" w:space="0" w:color="auto"/>
                <w:right w:val="none" w:sz="0" w:space="0" w:color="auto"/>
              </w:divBdr>
              <w:divsChild>
                <w:div w:id="74241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2161866">
      <w:bodyDiv w:val="1"/>
      <w:marLeft w:val="0"/>
      <w:marRight w:val="0"/>
      <w:marTop w:val="0"/>
      <w:marBottom w:val="0"/>
      <w:divBdr>
        <w:top w:val="none" w:sz="0" w:space="0" w:color="auto"/>
        <w:left w:val="none" w:sz="0" w:space="0" w:color="auto"/>
        <w:bottom w:val="none" w:sz="0" w:space="0" w:color="auto"/>
        <w:right w:val="none" w:sz="0" w:space="0" w:color="auto"/>
      </w:divBdr>
    </w:div>
    <w:div w:id="1446584935">
      <w:bodyDiv w:val="1"/>
      <w:marLeft w:val="0"/>
      <w:marRight w:val="0"/>
      <w:marTop w:val="0"/>
      <w:marBottom w:val="0"/>
      <w:divBdr>
        <w:top w:val="none" w:sz="0" w:space="0" w:color="auto"/>
        <w:left w:val="none" w:sz="0" w:space="0" w:color="auto"/>
        <w:bottom w:val="none" w:sz="0" w:space="0" w:color="auto"/>
        <w:right w:val="none" w:sz="0" w:space="0" w:color="auto"/>
      </w:divBdr>
    </w:div>
    <w:div w:id="1456290013">
      <w:bodyDiv w:val="1"/>
      <w:marLeft w:val="0"/>
      <w:marRight w:val="0"/>
      <w:marTop w:val="0"/>
      <w:marBottom w:val="0"/>
      <w:divBdr>
        <w:top w:val="none" w:sz="0" w:space="0" w:color="auto"/>
        <w:left w:val="none" w:sz="0" w:space="0" w:color="auto"/>
        <w:bottom w:val="none" w:sz="0" w:space="0" w:color="auto"/>
        <w:right w:val="none" w:sz="0" w:space="0" w:color="auto"/>
      </w:divBdr>
    </w:div>
    <w:div w:id="1486387208">
      <w:bodyDiv w:val="1"/>
      <w:marLeft w:val="0"/>
      <w:marRight w:val="0"/>
      <w:marTop w:val="0"/>
      <w:marBottom w:val="0"/>
      <w:divBdr>
        <w:top w:val="none" w:sz="0" w:space="0" w:color="auto"/>
        <w:left w:val="none" w:sz="0" w:space="0" w:color="auto"/>
        <w:bottom w:val="none" w:sz="0" w:space="0" w:color="auto"/>
        <w:right w:val="none" w:sz="0" w:space="0" w:color="auto"/>
      </w:divBdr>
    </w:div>
    <w:div w:id="1493181192">
      <w:bodyDiv w:val="1"/>
      <w:marLeft w:val="0"/>
      <w:marRight w:val="0"/>
      <w:marTop w:val="0"/>
      <w:marBottom w:val="0"/>
      <w:divBdr>
        <w:top w:val="none" w:sz="0" w:space="0" w:color="auto"/>
        <w:left w:val="none" w:sz="0" w:space="0" w:color="auto"/>
        <w:bottom w:val="none" w:sz="0" w:space="0" w:color="auto"/>
        <w:right w:val="none" w:sz="0" w:space="0" w:color="auto"/>
      </w:divBdr>
    </w:div>
    <w:div w:id="1498500164">
      <w:bodyDiv w:val="1"/>
      <w:marLeft w:val="0"/>
      <w:marRight w:val="0"/>
      <w:marTop w:val="0"/>
      <w:marBottom w:val="0"/>
      <w:divBdr>
        <w:top w:val="none" w:sz="0" w:space="0" w:color="auto"/>
        <w:left w:val="none" w:sz="0" w:space="0" w:color="auto"/>
        <w:bottom w:val="none" w:sz="0" w:space="0" w:color="auto"/>
        <w:right w:val="none" w:sz="0" w:space="0" w:color="auto"/>
      </w:divBdr>
    </w:div>
    <w:div w:id="1499034114">
      <w:bodyDiv w:val="1"/>
      <w:marLeft w:val="0"/>
      <w:marRight w:val="0"/>
      <w:marTop w:val="0"/>
      <w:marBottom w:val="0"/>
      <w:divBdr>
        <w:top w:val="none" w:sz="0" w:space="0" w:color="auto"/>
        <w:left w:val="none" w:sz="0" w:space="0" w:color="auto"/>
        <w:bottom w:val="none" w:sz="0" w:space="0" w:color="auto"/>
        <w:right w:val="none" w:sz="0" w:space="0" w:color="auto"/>
      </w:divBdr>
    </w:div>
    <w:div w:id="1554926099">
      <w:bodyDiv w:val="1"/>
      <w:marLeft w:val="0"/>
      <w:marRight w:val="0"/>
      <w:marTop w:val="0"/>
      <w:marBottom w:val="0"/>
      <w:divBdr>
        <w:top w:val="none" w:sz="0" w:space="0" w:color="auto"/>
        <w:left w:val="none" w:sz="0" w:space="0" w:color="auto"/>
        <w:bottom w:val="none" w:sz="0" w:space="0" w:color="auto"/>
        <w:right w:val="none" w:sz="0" w:space="0" w:color="auto"/>
      </w:divBdr>
    </w:div>
    <w:div w:id="1611204505">
      <w:bodyDiv w:val="1"/>
      <w:marLeft w:val="0"/>
      <w:marRight w:val="0"/>
      <w:marTop w:val="0"/>
      <w:marBottom w:val="0"/>
      <w:divBdr>
        <w:top w:val="none" w:sz="0" w:space="0" w:color="auto"/>
        <w:left w:val="none" w:sz="0" w:space="0" w:color="auto"/>
        <w:bottom w:val="none" w:sz="0" w:space="0" w:color="auto"/>
        <w:right w:val="none" w:sz="0" w:space="0" w:color="auto"/>
      </w:divBdr>
    </w:div>
    <w:div w:id="1614509339">
      <w:bodyDiv w:val="1"/>
      <w:marLeft w:val="0"/>
      <w:marRight w:val="0"/>
      <w:marTop w:val="0"/>
      <w:marBottom w:val="0"/>
      <w:divBdr>
        <w:top w:val="none" w:sz="0" w:space="0" w:color="auto"/>
        <w:left w:val="none" w:sz="0" w:space="0" w:color="auto"/>
        <w:bottom w:val="none" w:sz="0" w:space="0" w:color="auto"/>
        <w:right w:val="none" w:sz="0" w:space="0" w:color="auto"/>
      </w:divBdr>
    </w:div>
    <w:div w:id="1633250058">
      <w:bodyDiv w:val="1"/>
      <w:marLeft w:val="0"/>
      <w:marRight w:val="0"/>
      <w:marTop w:val="0"/>
      <w:marBottom w:val="0"/>
      <w:divBdr>
        <w:top w:val="none" w:sz="0" w:space="0" w:color="auto"/>
        <w:left w:val="none" w:sz="0" w:space="0" w:color="auto"/>
        <w:bottom w:val="none" w:sz="0" w:space="0" w:color="auto"/>
        <w:right w:val="none" w:sz="0" w:space="0" w:color="auto"/>
      </w:divBdr>
    </w:div>
    <w:div w:id="1656372770">
      <w:bodyDiv w:val="1"/>
      <w:marLeft w:val="0"/>
      <w:marRight w:val="0"/>
      <w:marTop w:val="0"/>
      <w:marBottom w:val="0"/>
      <w:divBdr>
        <w:top w:val="none" w:sz="0" w:space="0" w:color="auto"/>
        <w:left w:val="none" w:sz="0" w:space="0" w:color="auto"/>
        <w:bottom w:val="none" w:sz="0" w:space="0" w:color="auto"/>
        <w:right w:val="none" w:sz="0" w:space="0" w:color="auto"/>
      </w:divBdr>
    </w:div>
    <w:div w:id="1666322744">
      <w:bodyDiv w:val="1"/>
      <w:marLeft w:val="0"/>
      <w:marRight w:val="0"/>
      <w:marTop w:val="0"/>
      <w:marBottom w:val="0"/>
      <w:divBdr>
        <w:top w:val="none" w:sz="0" w:space="0" w:color="auto"/>
        <w:left w:val="none" w:sz="0" w:space="0" w:color="auto"/>
        <w:bottom w:val="none" w:sz="0" w:space="0" w:color="auto"/>
        <w:right w:val="none" w:sz="0" w:space="0" w:color="auto"/>
      </w:divBdr>
    </w:div>
    <w:div w:id="1692490283">
      <w:bodyDiv w:val="1"/>
      <w:marLeft w:val="0"/>
      <w:marRight w:val="0"/>
      <w:marTop w:val="0"/>
      <w:marBottom w:val="0"/>
      <w:divBdr>
        <w:top w:val="none" w:sz="0" w:space="0" w:color="auto"/>
        <w:left w:val="none" w:sz="0" w:space="0" w:color="auto"/>
        <w:bottom w:val="none" w:sz="0" w:space="0" w:color="auto"/>
        <w:right w:val="none" w:sz="0" w:space="0" w:color="auto"/>
      </w:divBdr>
    </w:div>
    <w:div w:id="1823618295">
      <w:bodyDiv w:val="1"/>
      <w:marLeft w:val="0"/>
      <w:marRight w:val="0"/>
      <w:marTop w:val="0"/>
      <w:marBottom w:val="0"/>
      <w:divBdr>
        <w:top w:val="none" w:sz="0" w:space="0" w:color="auto"/>
        <w:left w:val="none" w:sz="0" w:space="0" w:color="auto"/>
        <w:bottom w:val="none" w:sz="0" w:space="0" w:color="auto"/>
        <w:right w:val="none" w:sz="0" w:space="0" w:color="auto"/>
      </w:divBdr>
    </w:div>
    <w:div w:id="1825583269">
      <w:bodyDiv w:val="1"/>
      <w:marLeft w:val="0"/>
      <w:marRight w:val="0"/>
      <w:marTop w:val="0"/>
      <w:marBottom w:val="0"/>
      <w:divBdr>
        <w:top w:val="none" w:sz="0" w:space="0" w:color="auto"/>
        <w:left w:val="none" w:sz="0" w:space="0" w:color="auto"/>
        <w:bottom w:val="none" w:sz="0" w:space="0" w:color="auto"/>
        <w:right w:val="none" w:sz="0" w:space="0" w:color="auto"/>
      </w:divBdr>
    </w:div>
    <w:div w:id="1838105394">
      <w:bodyDiv w:val="1"/>
      <w:marLeft w:val="0"/>
      <w:marRight w:val="0"/>
      <w:marTop w:val="0"/>
      <w:marBottom w:val="0"/>
      <w:divBdr>
        <w:top w:val="none" w:sz="0" w:space="0" w:color="auto"/>
        <w:left w:val="none" w:sz="0" w:space="0" w:color="auto"/>
        <w:bottom w:val="none" w:sz="0" w:space="0" w:color="auto"/>
        <w:right w:val="none" w:sz="0" w:space="0" w:color="auto"/>
      </w:divBdr>
    </w:div>
    <w:div w:id="1880359284">
      <w:bodyDiv w:val="1"/>
      <w:marLeft w:val="0"/>
      <w:marRight w:val="0"/>
      <w:marTop w:val="0"/>
      <w:marBottom w:val="0"/>
      <w:divBdr>
        <w:top w:val="none" w:sz="0" w:space="0" w:color="auto"/>
        <w:left w:val="none" w:sz="0" w:space="0" w:color="auto"/>
        <w:bottom w:val="none" w:sz="0" w:space="0" w:color="auto"/>
        <w:right w:val="none" w:sz="0" w:space="0" w:color="auto"/>
      </w:divBdr>
    </w:div>
    <w:div w:id="1965305296">
      <w:bodyDiv w:val="1"/>
      <w:marLeft w:val="0"/>
      <w:marRight w:val="0"/>
      <w:marTop w:val="0"/>
      <w:marBottom w:val="0"/>
      <w:divBdr>
        <w:top w:val="none" w:sz="0" w:space="0" w:color="auto"/>
        <w:left w:val="none" w:sz="0" w:space="0" w:color="auto"/>
        <w:bottom w:val="none" w:sz="0" w:space="0" w:color="auto"/>
        <w:right w:val="none" w:sz="0" w:space="0" w:color="auto"/>
      </w:divBdr>
    </w:div>
    <w:div w:id="1980762385">
      <w:bodyDiv w:val="1"/>
      <w:marLeft w:val="0"/>
      <w:marRight w:val="0"/>
      <w:marTop w:val="0"/>
      <w:marBottom w:val="0"/>
      <w:divBdr>
        <w:top w:val="none" w:sz="0" w:space="0" w:color="auto"/>
        <w:left w:val="none" w:sz="0" w:space="0" w:color="auto"/>
        <w:bottom w:val="none" w:sz="0" w:space="0" w:color="auto"/>
        <w:right w:val="none" w:sz="0" w:space="0" w:color="auto"/>
      </w:divBdr>
    </w:div>
    <w:div w:id="2038463656">
      <w:bodyDiv w:val="1"/>
      <w:marLeft w:val="0"/>
      <w:marRight w:val="0"/>
      <w:marTop w:val="0"/>
      <w:marBottom w:val="0"/>
      <w:divBdr>
        <w:top w:val="none" w:sz="0" w:space="0" w:color="auto"/>
        <w:left w:val="none" w:sz="0" w:space="0" w:color="auto"/>
        <w:bottom w:val="none" w:sz="0" w:space="0" w:color="auto"/>
        <w:right w:val="none" w:sz="0" w:space="0" w:color="auto"/>
      </w:divBdr>
    </w:div>
    <w:div w:id="2081051984">
      <w:bodyDiv w:val="1"/>
      <w:marLeft w:val="0"/>
      <w:marRight w:val="0"/>
      <w:marTop w:val="0"/>
      <w:marBottom w:val="0"/>
      <w:divBdr>
        <w:top w:val="none" w:sz="0" w:space="0" w:color="auto"/>
        <w:left w:val="none" w:sz="0" w:space="0" w:color="auto"/>
        <w:bottom w:val="none" w:sz="0" w:space="0" w:color="auto"/>
        <w:right w:val="none" w:sz="0" w:space="0" w:color="auto"/>
      </w:divBdr>
    </w:div>
    <w:div w:id="2088457983">
      <w:bodyDiv w:val="1"/>
      <w:marLeft w:val="0"/>
      <w:marRight w:val="0"/>
      <w:marTop w:val="0"/>
      <w:marBottom w:val="0"/>
      <w:divBdr>
        <w:top w:val="none" w:sz="0" w:space="0" w:color="auto"/>
        <w:left w:val="none" w:sz="0" w:space="0" w:color="auto"/>
        <w:bottom w:val="none" w:sz="0" w:space="0" w:color="auto"/>
        <w:right w:val="none" w:sz="0" w:space="0" w:color="auto"/>
      </w:divBdr>
    </w:div>
    <w:div w:id="2133866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mailto:ikferding6920@eagle.fgcu.edu" TargetMode="External"/><Relationship Id="rId12" Type="http://schemas.openxmlformats.org/officeDocument/2006/relationships/chart" Target="charts/chart4.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hyperlink" Target="https://github.com/idaferding/aic"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idaferding\Desktop\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idaferding\Desktop\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idaferding\Desktop\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idaferding\Desktop\data.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Key Them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SE"/>
        </a:p>
      </c:txPr>
    </c:title>
    <c:autoTitleDeleted val="0"/>
    <c:plotArea>
      <c:layout/>
      <c:barChart>
        <c:barDir val="bar"/>
        <c:grouping val="clustered"/>
        <c:varyColors val="0"/>
        <c:ser>
          <c:idx val="0"/>
          <c:order val="0"/>
          <c:tx>
            <c:strRef>
              <c:f>Themes_Figure!$D$1</c:f>
              <c:strCache>
                <c:ptCount val="1"/>
                <c:pt idx="0">
                  <c:v>Count</c:v>
                </c:pt>
              </c:strCache>
            </c:strRef>
          </c:tx>
          <c:spPr>
            <a:solidFill>
              <a:schemeClr val="accent1"/>
            </a:solidFill>
            <a:ln>
              <a:noFill/>
            </a:ln>
            <a:effectLst/>
          </c:spPr>
          <c:invertIfNegative val="0"/>
          <c:cat>
            <c:strRef>
              <c:f>Themes_Figure!$C$2:$C$8</c:f>
              <c:strCache>
                <c:ptCount val="7"/>
                <c:pt idx="0">
                  <c:v>Construction Materials &amp; Techniques</c:v>
                </c:pt>
                <c:pt idx="1">
                  <c:v>Career Development &amp; Workforce Challenges</c:v>
                </c:pt>
                <c:pt idx="2">
                  <c:v>Project Management &amp; Communication</c:v>
                </c:pt>
                <c:pt idx="3">
                  <c:v>Workplace Culture &amp; Social Aspects</c:v>
                </c:pt>
                <c:pt idx="4">
                  <c:v>Tools, Equipment, &amp; Technology</c:v>
                </c:pt>
                <c:pt idx="5">
                  <c:v>Specialized Construction &amp; Niche Topics</c:v>
                </c:pt>
                <c:pt idx="6">
                  <c:v>Safety, Regulations, &amp; Compliance</c:v>
                </c:pt>
              </c:strCache>
            </c:strRef>
          </c:cat>
          <c:val>
            <c:numRef>
              <c:f>Themes_Figure!$D$2:$D$8</c:f>
              <c:numCache>
                <c:formatCode>General</c:formatCode>
                <c:ptCount val="7"/>
                <c:pt idx="0">
                  <c:v>125</c:v>
                </c:pt>
                <c:pt idx="1">
                  <c:v>79</c:v>
                </c:pt>
                <c:pt idx="2">
                  <c:v>70</c:v>
                </c:pt>
                <c:pt idx="3">
                  <c:v>59</c:v>
                </c:pt>
                <c:pt idx="4">
                  <c:v>58</c:v>
                </c:pt>
                <c:pt idx="5">
                  <c:v>38</c:v>
                </c:pt>
                <c:pt idx="6">
                  <c:v>35</c:v>
                </c:pt>
              </c:numCache>
            </c:numRef>
          </c:val>
          <c:extLst>
            <c:ext xmlns:c16="http://schemas.microsoft.com/office/drawing/2014/chart" uri="{C3380CC4-5D6E-409C-BE32-E72D297353CC}">
              <c16:uniqueId val="{00000000-0F23-0848-B1D1-A8CFA9867371}"/>
            </c:ext>
          </c:extLst>
        </c:ser>
        <c:dLbls>
          <c:showLegendKey val="0"/>
          <c:showVal val="0"/>
          <c:showCatName val="0"/>
          <c:showSerName val="0"/>
          <c:showPercent val="0"/>
          <c:showBubbleSize val="0"/>
        </c:dLbls>
        <c:gapWidth val="182"/>
        <c:axId val="685806416"/>
        <c:axId val="685806896"/>
      </c:barChart>
      <c:catAx>
        <c:axId val="6858064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SE"/>
          </a:p>
        </c:txPr>
        <c:crossAx val="685806896"/>
        <c:crosses val="autoZero"/>
        <c:auto val="1"/>
        <c:lblAlgn val="ctr"/>
        <c:lblOffset val="100"/>
        <c:noMultiLvlLbl val="0"/>
      </c:catAx>
      <c:valAx>
        <c:axId val="6858068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E"/>
          </a:p>
        </c:txPr>
        <c:crossAx val="68580641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Common Challng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SE"/>
        </a:p>
      </c:txPr>
    </c:title>
    <c:autoTitleDeleted val="0"/>
    <c:plotArea>
      <c:layout/>
      <c:barChart>
        <c:barDir val="col"/>
        <c:grouping val="clustered"/>
        <c:varyColors val="0"/>
        <c:ser>
          <c:idx val="0"/>
          <c:order val="0"/>
          <c:tx>
            <c:strRef>
              <c:f>Challenges_Figure!$D$1</c:f>
              <c:strCache>
                <c:ptCount val="1"/>
                <c:pt idx="0">
                  <c:v>Count</c:v>
                </c:pt>
              </c:strCache>
            </c:strRef>
          </c:tx>
          <c:spPr>
            <a:solidFill>
              <a:schemeClr val="accent1"/>
            </a:solidFill>
            <a:ln>
              <a:noFill/>
            </a:ln>
            <a:effectLst/>
          </c:spPr>
          <c:invertIfNegative val="0"/>
          <c:cat>
            <c:strRef>
              <c:f>Challenges_Figure!$C$2:$C$10</c:f>
              <c:strCache>
                <c:ptCount val="9"/>
                <c:pt idx="0">
                  <c:v>Material Sourcing &amp; Quality </c:v>
                </c:pt>
                <c:pt idx="1">
                  <c:v>Construction Methods &amp; Structural Integrity </c:v>
                </c:pt>
                <c:pt idx="2">
                  <c:v>Career Growth &amp; Workplace Culture </c:v>
                </c:pt>
                <c:pt idx="3">
                  <c:v>Safety &amp; Compliance </c:v>
                </c:pt>
                <c:pt idx="4">
                  <c:v>Project Management &amp; Communication </c:v>
                </c:pt>
                <c:pt idx="5">
                  <c:v>Labor &amp; Workforce Challenges </c:v>
                </c:pt>
                <c:pt idx="6">
                  <c:v>Tools, Equipment &amp; Technology </c:v>
                </c:pt>
                <c:pt idx="7">
                  <c:v>Estimation &amp; Financial Management </c:v>
                </c:pt>
                <c:pt idx="8">
                  <c:v>Scheduling, Permitting &amp; Regulations </c:v>
                </c:pt>
              </c:strCache>
            </c:strRef>
          </c:cat>
          <c:val>
            <c:numRef>
              <c:f>Challenges_Figure!$D$2:$D$10</c:f>
              <c:numCache>
                <c:formatCode>General</c:formatCode>
                <c:ptCount val="9"/>
                <c:pt idx="0">
                  <c:v>79</c:v>
                </c:pt>
                <c:pt idx="1">
                  <c:v>66</c:v>
                </c:pt>
                <c:pt idx="2">
                  <c:v>59</c:v>
                </c:pt>
                <c:pt idx="3">
                  <c:v>55</c:v>
                </c:pt>
                <c:pt idx="4">
                  <c:v>49</c:v>
                </c:pt>
                <c:pt idx="5">
                  <c:v>47</c:v>
                </c:pt>
                <c:pt idx="6">
                  <c:v>46</c:v>
                </c:pt>
                <c:pt idx="7">
                  <c:v>44</c:v>
                </c:pt>
                <c:pt idx="8">
                  <c:v>19</c:v>
                </c:pt>
              </c:numCache>
            </c:numRef>
          </c:val>
          <c:extLst>
            <c:ext xmlns:c16="http://schemas.microsoft.com/office/drawing/2014/chart" uri="{C3380CC4-5D6E-409C-BE32-E72D297353CC}">
              <c16:uniqueId val="{00000000-670F-5644-9BC2-7CCE24CE2081}"/>
            </c:ext>
          </c:extLst>
        </c:ser>
        <c:dLbls>
          <c:showLegendKey val="0"/>
          <c:showVal val="0"/>
          <c:showCatName val="0"/>
          <c:showSerName val="0"/>
          <c:showPercent val="0"/>
          <c:showBubbleSize val="0"/>
        </c:dLbls>
        <c:gapWidth val="219"/>
        <c:overlap val="-27"/>
        <c:axId val="2025906351"/>
        <c:axId val="2099891663"/>
      </c:barChart>
      <c:catAx>
        <c:axId val="2025906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SE"/>
          </a:p>
        </c:txPr>
        <c:crossAx val="2099891663"/>
        <c:crosses val="autoZero"/>
        <c:auto val="1"/>
        <c:lblAlgn val="ctr"/>
        <c:lblOffset val="100"/>
        <c:noMultiLvlLbl val="0"/>
      </c:catAx>
      <c:valAx>
        <c:axId val="20998916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E"/>
          </a:p>
        </c:txPr>
        <c:crossAx val="202590635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16FA-6B4D-B860-47FCB6E2FA5A}"/>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16FA-6B4D-B860-47FCB6E2FA5A}"/>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16FA-6B4D-B860-47FCB6E2FA5A}"/>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16FA-6B4D-B860-47FCB6E2FA5A}"/>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16FA-6B4D-B860-47FCB6E2FA5A}"/>
              </c:ext>
            </c:extLst>
          </c:dPt>
          <c:dPt>
            <c:idx val="5"/>
            <c:bubble3D val="0"/>
            <c:spPr>
              <a:gradFill>
                <a:gsLst>
                  <a:gs pos="100000">
                    <a:schemeClr val="accent6">
                      <a:lumMod val="60000"/>
                      <a:lumOff val="40000"/>
                    </a:schemeClr>
                  </a:gs>
                  <a:gs pos="0">
                    <a:schemeClr val="accent6"/>
                  </a:gs>
                </a:gsLst>
                <a:lin ang="5400000" scaled="0"/>
              </a:gradFill>
              <a:ln w="19050">
                <a:solidFill>
                  <a:schemeClr val="lt1"/>
                </a:solidFill>
              </a:ln>
              <a:effectLst/>
            </c:spPr>
            <c:extLst>
              <c:ext xmlns:c16="http://schemas.microsoft.com/office/drawing/2014/chart" uri="{C3380CC4-5D6E-409C-BE32-E72D297353CC}">
                <c16:uniqueId val="{0000000B-16FA-6B4D-B860-47FCB6E2FA5A}"/>
              </c:ext>
            </c:extLst>
          </c:dPt>
          <c:dPt>
            <c:idx val="6"/>
            <c:bubble3D val="0"/>
            <c:spPr>
              <a:gradFill>
                <a:gsLst>
                  <a:gs pos="100000">
                    <a:schemeClr val="accent1">
                      <a:lumMod val="60000"/>
                      <a:lumMod val="60000"/>
                      <a:lumOff val="40000"/>
                    </a:schemeClr>
                  </a:gs>
                  <a:gs pos="0">
                    <a:schemeClr val="accent1">
                      <a:lumMod val="60000"/>
                    </a:schemeClr>
                  </a:gs>
                </a:gsLst>
                <a:lin ang="5400000" scaled="0"/>
              </a:gradFill>
              <a:ln w="19050">
                <a:solidFill>
                  <a:schemeClr val="lt1"/>
                </a:solidFill>
              </a:ln>
              <a:effectLst/>
            </c:spPr>
            <c:extLst>
              <c:ext xmlns:c16="http://schemas.microsoft.com/office/drawing/2014/chart" uri="{C3380CC4-5D6E-409C-BE32-E72D297353CC}">
                <c16:uniqueId val="{0000000D-16FA-6B4D-B860-47FCB6E2FA5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SE"/>
              </a:p>
            </c:txPr>
            <c:dLblPos val="ctr"/>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Tools_Equipment_Figure!$C$3:$C$9</c:f>
              <c:strCache>
                <c:ptCount val="7"/>
                <c:pt idx="0">
                  <c:v>Tools &amp; Equipment </c:v>
                </c:pt>
                <c:pt idx="1">
                  <c:v>Materials &amp; Structural Components </c:v>
                </c:pt>
                <c:pt idx="2">
                  <c:v>Project Management &amp; Business Operations </c:v>
                </c:pt>
                <c:pt idx="3">
                  <c:v>Workforce &amp; Career Development </c:v>
                </c:pt>
                <c:pt idx="4">
                  <c:v>Site Management, Logistics &amp; Challenges </c:v>
                </c:pt>
                <c:pt idx="5">
                  <c:v>Safety, PPE &amp; Compliance </c:v>
                </c:pt>
                <c:pt idx="6">
                  <c:v>Construction Culture &amp; Industry Trends </c:v>
                </c:pt>
              </c:strCache>
            </c:strRef>
          </c:cat>
          <c:val>
            <c:numRef>
              <c:f>Tools_Equipment_Figure!$D$3:$D$9</c:f>
              <c:numCache>
                <c:formatCode>General</c:formatCode>
                <c:ptCount val="7"/>
                <c:pt idx="0">
                  <c:v>129</c:v>
                </c:pt>
                <c:pt idx="1">
                  <c:v>85</c:v>
                </c:pt>
                <c:pt idx="2">
                  <c:v>66</c:v>
                </c:pt>
                <c:pt idx="3">
                  <c:v>46</c:v>
                </c:pt>
                <c:pt idx="4">
                  <c:v>43</c:v>
                </c:pt>
                <c:pt idx="5">
                  <c:v>36</c:v>
                </c:pt>
                <c:pt idx="6">
                  <c:v>27</c:v>
                </c:pt>
              </c:numCache>
            </c:numRef>
          </c:val>
          <c:extLst>
            <c:ext xmlns:c16="http://schemas.microsoft.com/office/drawing/2014/chart" uri="{C3380CC4-5D6E-409C-BE32-E72D297353CC}">
              <c16:uniqueId val="{0000000E-16FA-6B4D-B860-47FCB6E2FA5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SE"/>
        </a:p>
      </c:txPr>
    </c:legend>
    <c:plotVisOnly val="1"/>
    <c:dispBlanksAs val="gap"/>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S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latin typeface="Times New Roman" panose="02020603050405020304" pitchFamily="18" charset="0"/>
                <a:cs typeface="Times New Roman" panose="02020603050405020304" pitchFamily="18" charset="0"/>
              </a:rPr>
              <a:t>Useful</a:t>
            </a:r>
            <a:r>
              <a:rPr lang="en-GB" baseline="0">
                <a:latin typeface="Times New Roman" panose="02020603050405020304" pitchFamily="18" charset="0"/>
                <a:cs typeface="Times New Roman" panose="02020603050405020304" pitchFamily="18" charset="0"/>
              </a:rPr>
              <a:t> Tips</a:t>
            </a:r>
            <a:endParaRPr lang="en-GB">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SE"/>
        </a:p>
      </c:txPr>
    </c:title>
    <c:autoTitleDeleted val="0"/>
    <c:plotArea>
      <c:layout/>
      <c:barChart>
        <c:barDir val="bar"/>
        <c:grouping val="clustered"/>
        <c:varyColors val="0"/>
        <c:ser>
          <c:idx val="0"/>
          <c:order val="0"/>
          <c:spPr>
            <a:solidFill>
              <a:schemeClr val="accent1"/>
            </a:solidFill>
            <a:ln>
              <a:noFill/>
            </a:ln>
            <a:effectLst/>
          </c:spPr>
          <c:invertIfNegative val="0"/>
          <c:cat>
            <c:strRef>
              <c:f>Useful_Tips_Figure!$C$3:$C$10</c:f>
              <c:strCache>
                <c:ptCount val="8"/>
                <c:pt idx="0">
                  <c:v>Construction Materials &amp; Methods </c:v>
                </c:pt>
                <c:pt idx="1">
                  <c:v>Workforce &amp; Career Growth </c:v>
                </c:pt>
                <c:pt idx="2">
                  <c:v>Tools &amp; Equipment </c:v>
                </c:pt>
                <c:pt idx="3">
                  <c:v>Financial &amp; Business Strategies </c:v>
                </c:pt>
                <c:pt idx="4">
                  <c:v>Safety &amp; Compliance </c:v>
                </c:pt>
                <c:pt idx="5">
                  <c:v>Project Management &amp; Efficiency </c:v>
                </c:pt>
                <c:pt idx="6">
                  <c:v>Customer Relations &amp; Quality Assurance </c:v>
                </c:pt>
                <c:pt idx="7">
                  <c:v>Worksite Logistics &amp; Planning </c:v>
                </c:pt>
              </c:strCache>
              <c:extLst/>
            </c:strRef>
          </c:cat>
          <c:val>
            <c:numRef>
              <c:f>Useful_Tips_Figure!$D$3:$D$10</c:f>
              <c:numCache>
                <c:formatCode>General</c:formatCode>
                <c:ptCount val="8"/>
                <c:pt idx="0">
                  <c:v>145</c:v>
                </c:pt>
                <c:pt idx="1">
                  <c:v>73</c:v>
                </c:pt>
                <c:pt idx="2">
                  <c:v>65</c:v>
                </c:pt>
                <c:pt idx="3">
                  <c:v>65</c:v>
                </c:pt>
                <c:pt idx="4">
                  <c:v>39</c:v>
                </c:pt>
                <c:pt idx="5">
                  <c:v>38</c:v>
                </c:pt>
                <c:pt idx="6">
                  <c:v>24</c:v>
                </c:pt>
                <c:pt idx="7">
                  <c:v>16</c:v>
                </c:pt>
              </c:numCache>
            </c:numRef>
          </c:val>
          <c:extLst>
            <c:ext xmlns:c16="http://schemas.microsoft.com/office/drawing/2014/chart" uri="{C3380CC4-5D6E-409C-BE32-E72D297353CC}">
              <c16:uniqueId val="{00000000-F21E-384F-B6F2-D3DE7E73F49A}"/>
            </c:ext>
          </c:extLst>
        </c:ser>
        <c:dLbls>
          <c:showLegendKey val="0"/>
          <c:showVal val="0"/>
          <c:showCatName val="0"/>
          <c:showSerName val="0"/>
          <c:showPercent val="0"/>
          <c:showBubbleSize val="0"/>
        </c:dLbls>
        <c:gapWidth val="182"/>
        <c:axId val="2097056543"/>
        <c:axId val="2116291487"/>
      </c:barChart>
      <c:catAx>
        <c:axId val="209705654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SE"/>
          </a:p>
        </c:txPr>
        <c:crossAx val="2116291487"/>
        <c:crosses val="autoZero"/>
        <c:auto val="1"/>
        <c:lblAlgn val="ctr"/>
        <c:lblOffset val="100"/>
        <c:noMultiLvlLbl val="0"/>
      </c:catAx>
      <c:valAx>
        <c:axId val="211629148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E"/>
          </a:p>
        </c:txPr>
        <c:crossAx val="209705654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17</Pages>
  <Words>9285</Words>
  <Characters>52926</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a Ferding</dc:creator>
  <cp:keywords/>
  <dc:description/>
  <cp:lastModifiedBy>Ida Ferding</cp:lastModifiedBy>
  <cp:revision>55</cp:revision>
  <dcterms:created xsi:type="dcterms:W3CDTF">2025-04-15T23:45:00Z</dcterms:created>
  <dcterms:modified xsi:type="dcterms:W3CDTF">2025-04-19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BLtxecO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